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F12740" w14:textId="1758F2AA" w:rsidR="002556DD" w:rsidRDefault="005944DD" w:rsidP="00A971E1">
      <w:pPr>
        <w:jc w:val="center"/>
      </w:pPr>
      <w:r w:rsidRPr="005944DD">
        <w:rPr>
          <w:noProof/>
          <w:lang w:val="en-US"/>
        </w:rPr>
        <w:drawing>
          <wp:inline distT="0" distB="0" distL="0" distR="0" wp14:anchorId="06589FB6" wp14:editId="68A4A635">
            <wp:extent cx="1444024" cy="1440000"/>
            <wp:effectExtent l="0" t="0" r="381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35" b="-35"/>
                    <a:stretch/>
                  </pic:blipFill>
                  <pic:spPr bwMode="auto">
                    <a:xfrm>
                      <a:off x="0" y="0"/>
                      <a:ext cx="1444024" cy="1440000"/>
                    </a:xfrm>
                    <a:prstGeom prst="rect">
                      <a:avLst/>
                    </a:prstGeom>
                    <a:noFill/>
                    <a:ln>
                      <a:noFill/>
                    </a:ln>
                  </pic:spPr>
                </pic:pic>
              </a:graphicData>
            </a:graphic>
          </wp:inline>
        </w:drawing>
      </w:r>
    </w:p>
    <w:p w14:paraId="4A6218F5" w14:textId="0F892862" w:rsidR="005944DD" w:rsidRDefault="005944DD" w:rsidP="00A971E1">
      <w:pPr>
        <w:jc w:val="center"/>
      </w:pPr>
    </w:p>
    <w:p w14:paraId="21DD85E5" w14:textId="77777777" w:rsidR="005944DD" w:rsidRDefault="005944DD" w:rsidP="00A971E1">
      <w:pPr>
        <w:jc w:val="center"/>
      </w:pPr>
    </w:p>
    <w:p w14:paraId="12179A79" w14:textId="2A0B2194" w:rsidR="005944DD" w:rsidRPr="005944DD" w:rsidRDefault="005944DD" w:rsidP="00A971E1">
      <w:pPr>
        <w:jc w:val="center"/>
        <w:rPr>
          <w:b/>
          <w:bCs/>
        </w:rPr>
      </w:pPr>
      <w:r w:rsidRPr="005944DD">
        <w:rPr>
          <w:b/>
          <w:bCs/>
        </w:rPr>
        <w:t>SEKOLAH TINGGI TEKNOLOGI TERPADU NURUL FIKRI</w:t>
      </w:r>
    </w:p>
    <w:p w14:paraId="0813E1D7" w14:textId="51045A6A" w:rsidR="005944DD" w:rsidRDefault="005944DD" w:rsidP="00A971E1">
      <w:pPr>
        <w:jc w:val="center"/>
      </w:pPr>
    </w:p>
    <w:p w14:paraId="2F0D626F" w14:textId="40147F89" w:rsidR="005944DD" w:rsidRDefault="005944DD" w:rsidP="00A971E1">
      <w:pPr>
        <w:jc w:val="center"/>
      </w:pPr>
    </w:p>
    <w:p w14:paraId="6D6D885A" w14:textId="77777777" w:rsidR="005944DD" w:rsidRDefault="005944DD" w:rsidP="00A971E1">
      <w:pPr>
        <w:jc w:val="center"/>
      </w:pPr>
    </w:p>
    <w:p w14:paraId="0BF7AC4F" w14:textId="604C9704" w:rsidR="005944DD" w:rsidRPr="005944DD" w:rsidRDefault="005944DD" w:rsidP="00A971E1">
      <w:pPr>
        <w:jc w:val="center"/>
        <w:rPr>
          <w:b/>
          <w:bCs/>
        </w:rPr>
      </w:pPr>
      <w:r w:rsidRPr="005944DD">
        <w:rPr>
          <w:b/>
          <w:bCs/>
        </w:rPr>
        <w:t>ANALISA DATA</w:t>
      </w:r>
      <w:r w:rsidR="004558A5">
        <w:rPr>
          <w:b/>
          <w:bCs/>
        </w:rPr>
        <w:t xml:space="preserve"> TRANSAKSI PRODUK RETECH DAN </w:t>
      </w:r>
      <w:r w:rsidR="007D6590">
        <w:rPr>
          <w:b/>
          <w:bCs/>
        </w:rPr>
        <w:t>ANGKUTAN UMUM</w:t>
      </w:r>
      <w:r w:rsidR="004558A5">
        <w:rPr>
          <w:b/>
          <w:bCs/>
        </w:rPr>
        <w:t xml:space="preserve"> KOTA BANDUNG</w:t>
      </w:r>
      <w:r w:rsidRPr="005944DD">
        <w:rPr>
          <w:b/>
          <w:bCs/>
        </w:rPr>
        <w:t xml:space="preserve"> </w:t>
      </w:r>
      <w:r>
        <w:rPr>
          <w:b/>
          <w:bCs/>
        </w:rPr>
        <w:t>DI PT ABSOLUT DATA INDONESIA</w:t>
      </w:r>
    </w:p>
    <w:p w14:paraId="45832123" w14:textId="37CFC58F" w:rsidR="005944DD" w:rsidRDefault="005944DD" w:rsidP="00A971E1">
      <w:pPr>
        <w:jc w:val="center"/>
      </w:pPr>
    </w:p>
    <w:p w14:paraId="38DAE1C8" w14:textId="12E7F870" w:rsidR="005944DD" w:rsidRDefault="005944DD" w:rsidP="00A971E1">
      <w:pPr>
        <w:jc w:val="center"/>
      </w:pPr>
    </w:p>
    <w:p w14:paraId="68328C4B" w14:textId="77777777" w:rsidR="005944DD" w:rsidRDefault="005944DD" w:rsidP="00A971E1">
      <w:pPr>
        <w:jc w:val="center"/>
      </w:pPr>
    </w:p>
    <w:p w14:paraId="73BC5983" w14:textId="77777777" w:rsidR="005944DD" w:rsidRDefault="005944DD" w:rsidP="00A971E1">
      <w:pPr>
        <w:jc w:val="center"/>
      </w:pPr>
    </w:p>
    <w:p w14:paraId="649615BD" w14:textId="2F17CB3B" w:rsidR="005944DD" w:rsidRPr="004558A5" w:rsidRDefault="005944DD" w:rsidP="00A971E1">
      <w:pPr>
        <w:jc w:val="center"/>
        <w:rPr>
          <w:b/>
          <w:bCs/>
        </w:rPr>
      </w:pPr>
      <w:r w:rsidRPr="004558A5">
        <w:rPr>
          <w:b/>
          <w:bCs/>
        </w:rPr>
        <w:t>LAPORAN PRAKTIK KERJA LAPANGAN</w:t>
      </w:r>
    </w:p>
    <w:p w14:paraId="0C2A68AE" w14:textId="4D528743" w:rsidR="005944DD" w:rsidRDefault="005944DD" w:rsidP="00A971E1">
      <w:pPr>
        <w:jc w:val="center"/>
      </w:pPr>
    </w:p>
    <w:p w14:paraId="721C03EE" w14:textId="4A665CC9" w:rsidR="005944DD" w:rsidRDefault="005944DD" w:rsidP="00A971E1">
      <w:pPr>
        <w:jc w:val="center"/>
      </w:pPr>
    </w:p>
    <w:p w14:paraId="54026682" w14:textId="77777777" w:rsidR="005944DD" w:rsidRDefault="005944DD" w:rsidP="00A971E1">
      <w:pPr>
        <w:jc w:val="center"/>
      </w:pPr>
    </w:p>
    <w:p w14:paraId="1DC286B1" w14:textId="77777777" w:rsidR="005944DD" w:rsidRDefault="005944DD" w:rsidP="00A971E1">
      <w:pPr>
        <w:jc w:val="center"/>
      </w:pPr>
    </w:p>
    <w:p w14:paraId="236B70B1" w14:textId="263DB591" w:rsidR="005944DD" w:rsidRPr="004558A5" w:rsidRDefault="005944DD" w:rsidP="00A971E1">
      <w:pPr>
        <w:jc w:val="center"/>
        <w:rPr>
          <w:b/>
          <w:bCs/>
        </w:rPr>
      </w:pPr>
      <w:r w:rsidRPr="004558A5">
        <w:rPr>
          <w:b/>
          <w:bCs/>
        </w:rPr>
        <w:t>MUHAMMAD AZHAR RASYAD</w:t>
      </w:r>
    </w:p>
    <w:p w14:paraId="42605ED2" w14:textId="3A8ECBEE" w:rsidR="005944DD" w:rsidRPr="004558A5" w:rsidRDefault="005944DD" w:rsidP="00A971E1">
      <w:pPr>
        <w:jc w:val="center"/>
        <w:rPr>
          <w:b/>
          <w:bCs/>
        </w:rPr>
      </w:pPr>
      <w:r w:rsidRPr="004558A5">
        <w:rPr>
          <w:b/>
          <w:bCs/>
        </w:rPr>
        <w:t>0110217029</w:t>
      </w:r>
    </w:p>
    <w:p w14:paraId="13324B3F" w14:textId="286B5451" w:rsidR="005944DD" w:rsidRPr="004558A5" w:rsidRDefault="005944DD" w:rsidP="00A971E1">
      <w:pPr>
        <w:jc w:val="center"/>
        <w:rPr>
          <w:b/>
          <w:bCs/>
        </w:rPr>
      </w:pPr>
    </w:p>
    <w:p w14:paraId="388E7CB2" w14:textId="7B235ABF" w:rsidR="005944DD" w:rsidRPr="004558A5" w:rsidRDefault="005944DD" w:rsidP="00A971E1">
      <w:pPr>
        <w:jc w:val="center"/>
        <w:rPr>
          <w:b/>
          <w:bCs/>
        </w:rPr>
      </w:pPr>
    </w:p>
    <w:p w14:paraId="165D4335" w14:textId="77777777" w:rsidR="005944DD" w:rsidRDefault="005944DD" w:rsidP="00A971E1">
      <w:pPr>
        <w:jc w:val="center"/>
      </w:pPr>
    </w:p>
    <w:p w14:paraId="4EB8A16B" w14:textId="1C1559F1" w:rsidR="005944DD" w:rsidRDefault="005944DD" w:rsidP="00A971E1">
      <w:pPr>
        <w:jc w:val="center"/>
      </w:pPr>
    </w:p>
    <w:p w14:paraId="7A2844BE" w14:textId="2F9B52AB" w:rsidR="005944DD" w:rsidRPr="005944DD" w:rsidRDefault="005944DD" w:rsidP="00A971E1">
      <w:pPr>
        <w:jc w:val="center"/>
        <w:rPr>
          <w:b/>
          <w:bCs/>
        </w:rPr>
      </w:pPr>
      <w:r w:rsidRPr="005944DD">
        <w:rPr>
          <w:b/>
          <w:bCs/>
        </w:rPr>
        <w:t>PROGRAM STUDI TEKNIK INFORMATIKA</w:t>
      </w:r>
    </w:p>
    <w:p w14:paraId="74BF4096" w14:textId="3481B2B1" w:rsidR="005944DD" w:rsidRPr="005944DD" w:rsidRDefault="005944DD" w:rsidP="00A971E1">
      <w:pPr>
        <w:jc w:val="center"/>
        <w:rPr>
          <w:b/>
          <w:bCs/>
        </w:rPr>
      </w:pPr>
      <w:r w:rsidRPr="005944DD">
        <w:rPr>
          <w:b/>
          <w:bCs/>
        </w:rPr>
        <w:t>DEPOK</w:t>
      </w:r>
    </w:p>
    <w:p w14:paraId="6EB1003F" w14:textId="7E1204D2" w:rsidR="005944DD" w:rsidRDefault="005944DD" w:rsidP="00A971E1">
      <w:pPr>
        <w:jc w:val="center"/>
        <w:rPr>
          <w:b/>
          <w:bCs/>
        </w:rPr>
      </w:pPr>
      <w:r w:rsidRPr="005944DD">
        <w:rPr>
          <w:b/>
          <w:bCs/>
        </w:rPr>
        <w:t>JANUARI 202</w:t>
      </w:r>
      <w:r w:rsidR="007C2408">
        <w:rPr>
          <w:b/>
          <w:bCs/>
        </w:rPr>
        <w:t>1</w:t>
      </w:r>
    </w:p>
    <w:p w14:paraId="6CA46C37" w14:textId="7AD875C2" w:rsidR="004558A5" w:rsidRDefault="004558A5" w:rsidP="00A971E1">
      <w:pPr>
        <w:jc w:val="center"/>
        <w:rPr>
          <w:b/>
          <w:bCs/>
        </w:rPr>
      </w:pPr>
    </w:p>
    <w:p w14:paraId="7DC1E056" w14:textId="77777777" w:rsidR="004558A5" w:rsidRDefault="004558A5" w:rsidP="00A971E1">
      <w:pPr>
        <w:jc w:val="center"/>
        <w:rPr>
          <w:b/>
          <w:bCs/>
        </w:rPr>
        <w:sectPr w:rsidR="004558A5" w:rsidSect="00E76C9B">
          <w:footerReference w:type="default" r:id="rId9"/>
          <w:pgSz w:w="11906" w:h="16838"/>
          <w:pgMar w:top="1440" w:right="1440" w:bottom="1440" w:left="1440" w:header="708" w:footer="708" w:gutter="0"/>
          <w:cols w:space="708"/>
          <w:docGrid w:linePitch="360"/>
        </w:sectPr>
      </w:pPr>
    </w:p>
    <w:p w14:paraId="5D2A9660" w14:textId="4ED5BCF4" w:rsidR="004558A5" w:rsidRDefault="007C2408" w:rsidP="00A971E1">
      <w:pPr>
        <w:pStyle w:val="Heading1"/>
        <w:jc w:val="center"/>
      </w:pPr>
      <w:bookmarkStart w:id="0" w:name="_Toc58989941"/>
      <w:bookmarkStart w:id="1" w:name="_Toc62626061"/>
      <w:r>
        <w:lastRenderedPageBreak/>
        <w:t>HALAMAN PENGESAHAN</w:t>
      </w:r>
      <w:bookmarkEnd w:id="0"/>
      <w:bookmarkEnd w:id="1"/>
    </w:p>
    <w:p w14:paraId="0205BA6E" w14:textId="190FB16A" w:rsidR="004558A5" w:rsidRDefault="004558A5" w:rsidP="00A971E1">
      <w:pPr>
        <w:jc w:val="center"/>
        <w:rPr>
          <w:b/>
          <w:bCs/>
        </w:rPr>
      </w:pPr>
    </w:p>
    <w:p w14:paraId="725709B8" w14:textId="77777777" w:rsidR="00442429" w:rsidRDefault="00442429" w:rsidP="00A971E1">
      <w:pPr>
        <w:jc w:val="center"/>
        <w:rPr>
          <w:b/>
          <w:bCs/>
        </w:rPr>
      </w:pPr>
    </w:p>
    <w:p w14:paraId="4783752D" w14:textId="77777777" w:rsidR="00442429" w:rsidRDefault="00442429" w:rsidP="00A971E1">
      <w:pPr>
        <w:jc w:val="center"/>
        <w:rPr>
          <w:b/>
          <w:bCs/>
        </w:rPr>
      </w:pPr>
    </w:p>
    <w:p w14:paraId="4470FBE4" w14:textId="6EB0A9FB" w:rsidR="00442429" w:rsidRDefault="00442429" w:rsidP="00A971E1">
      <w:pPr>
        <w:jc w:val="center"/>
      </w:pPr>
      <w:r w:rsidRPr="00442429">
        <w:t>Laporan</w:t>
      </w:r>
      <w:r>
        <w:t xml:space="preserve"> praktik kerja lapangan telah diperiksa dan disahkan pada:</w:t>
      </w:r>
    </w:p>
    <w:p w14:paraId="0A75E1DF" w14:textId="64D1D3C4" w:rsidR="00442429" w:rsidRDefault="000A15C2" w:rsidP="00A971E1">
      <w:pPr>
        <w:jc w:val="center"/>
      </w:pPr>
      <w:r>
        <w:rPr>
          <w:lang w:val="en-US"/>
        </w:rPr>
        <w:t>02</w:t>
      </w:r>
      <w:r w:rsidR="00442429">
        <w:t xml:space="preserve"> </w:t>
      </w:r>
      <w:proofErr w:type="spellStart"/>
      <w:r>
        <w:rPr>
          <w:lang w:val="en-US"/>
        </w:rPr>
        <w:t>Februari</w:t>
      </w:r>
      <w:proofErr w:type="spellEnd"/>
      <w:r w:rsidR="00442429">
        <w:t xml:space="preserve"> 2021</w:t>
      </w:r>
    </w:p>
    <w:p w14:paraId="54F7697F" w14:textId="78F0085E" w:rsidR="00442429" w:rsidRDefault="00442429" w:rsidP="00A971E1">
      <w:pPr>
        <w:jc w:val="center"/>
      </w:pPr>
    </w:p>
    <w:p w14:paraId="2B7DED92" w14:textId="77777777" w:rsidR="00442429" w:rsidRDefault="00442429" w:rsidP="00A971E1">
      <w:pPr>
        <w:jc w:val="center"/>
      </w:pPr>
    </w:p>
    <w:p w14:paraId="6985B8E0" w14:textId="101CD2A8" w:rsidR="00442429" w:rsidRDefault="00442429" w:rsidP="00A971E1">
      <w:pPr>
        <w:jc w:val="center"/>
      </w:pPr>
    </w:p>
    <w:p w14:paraId="3CCA1F6B" w14:textId="3124220A" w:rsidR="00442429" w:rsidRDefault="00442429" w:rsidP="00A971E1">
      <w:pPr>
        <w:jc w:val="center"/>
      </w:pPr>
    </w:p>
    <w:p w14:paraId="523AAF20" w14:textId="77777777" w:rsidR="00442429" w:rsidRDefault="00442429" w:rsidP="00A971E1">
      <w:pPr>
        <w:jc w:val="center"/>
      </w:pPr>
    </w:p>
    <w:p w14:paraId="2B47B4CE" w14:textId="77777777" w:rsidR="00442429" w:rsidRDefault="00442429" w:rsidP="00A971E1">
      <w:pPr>
        <w:jc w:val="center"/>
      </w:pPr>
    </w:p>
    <w:p w14:paraId="3BE56CEB" w14:textId="353044DD" w:rsidR="00442429" w:rsidRDefault="009A62B0" w:rsidP="00A971E1">
      <w:pPr>
        <w:jc w:val="center"/>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42429" w14:paraId="678BE8B7" w14:textId="77777777" w:rsidTr="00442429">
        <w:tc>
          <w:tcPr>
            <w:tcW w:w="4508" w:type="dxa"/>
          </w:tcPr>
          <w:p w14:paraId="540D03D2" w14:textId="5843C0F7" w:rsidR="00442429" w:rsidRDefault="00442429" w:rsidP="00A971E1">
            <w:pPr>
              <w:jc w:val="center"/>
            </w:pPr>
            <w:r>
              <w:t>Pembimbing Laporan</w:t>
            </w:r>
          </w:p>
        </w:tc>
        <w:tc>
          <w:tcPr>
            <w:tcW w:w="4508" w:type="dxa"/>
          </w:tcPr>
          <w:p w14:paraId="12587BA3" w14:textId="17CEA4EF" w:rsidR="00442429" w:rsidRDefault="009A62B0" w:rsidP="00A971E1">
            <w:pPr>
              <w:jc w:val="center"/>
            </w:pPr>
            <w:r>
              <w:t xml:space="preserve"> </w:t>
            </w:r>
            <w:r w:rsidR="00442429">
              <w:t>Pembimbing Lapangan</w:t>
            </w:r>
          </w:p>
        </w:tc>
      </w:tr>
      <w:tr w:rsidR="00442429" w14:paraId="5E9E35DB" w14:textId="77777777" w:rsidTr="00442429">
        <w:tc>
          <w:tcPr>
            <w:tcW w:w="4508" w:type="dxa"/>
          </w:tcPr>
          <w:p w14:paraId="275B9837" w14:textId="77777777" w:rsidR="00442429" w:rsidRDefault="00442429" w:rsidP="00A971E1">
            <w:pPr>
              <w:jc w:val="center"/>
            </w:pPr>
          </w:p>
          <w:p w14:paraId="7D6B9FC6" w14:textId="7FEB3F68" w:rsidR="00442429" w:rsidRDefault="00442429" w:rsidP="00A971E1">
            <w:pPr>
              <w:jc w:val="center"/>
            </w:pPr>
          </w:p>
        </w:tc>
        <w:tc>
          <w:tcPr>
            <w:tcW w:w="4508" w:type="dxa"/>
          </w:tcPr>
          <w:p w14:paraId="24DD7354" w14:textId="3BA5CED8" w:rsidR="00442429" w:rsidRDefault="00C63B48" w:rsidP="00A971E1">
            <w:pPr>
              <w:jc w:val="center"/>
            </w:pPr>
            <w:r w:rsidRPr="009A1877">
              <w:rPr>
                <w:noProof/>
                <w:sz w:val="26"/>
                <w:szCs w:val="26"/>
                <w:lang w:val="en-US"/>
              </w:rPr>
              <w:drawing>
                <wp:anchor distT="0" distB="0" distL="114300" distR="114300" simplePos="0" relativeHeight="251659264" behindDoc="0" locked="0" layoutInCell="1" allowOverlap="1" wp14:anchorId="5A2FA616" wp14:editId="33F1785E">
                  <wp:simplePos x="0" y="0"/>
                  <wp:positionH relativeFrom="column">
                    <wp:posOffset>617220</wp:posOffset>
                  </wp:positionH>
                  <wp:positionV relativeFrom="paragraph">
                    <wp:posOffset>-120650</wp:posOffset>
                  </wp:positionV>
                  <wp:extent cx="1492250" cy="1150284"/>
                  <wp:effectExtent l="0" t="0" r="0" b="0"/>
                  <wp:wrapNone/>
                  <wp:docPr id="42" name="Picture 42" descr="D:\IBEY\Personal Beloging\Tandatangan ibe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BEY\Personal Beloging\Tandatangan ibey 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92250" cy="1150284"/>
                          </a:xfrm>
                          <a:prstGeom prst="rect">
                            <a:avLst/>
                          </a:prstGeom>
                          <a:noFill/>
                          <a:ln>
                            <a:noFill/>
                          </a:ln>
                        </pic:spPr>
                      </pic:pic>
                    </a:graphicData>
                  </a:graphic>
                  <wp14:sizeRelH relativeFrom="page">
                    <wp14:pctWidth>0</wp14:pctWidth>
                  </wp14:sizeRelH>
                  <wp14:sizeRelV relativeFrom="page">
                    <wp14:pctHeight>0</wp14:pctHeight>
                  </wp14:sizeRelV>
                </wp:anchor>
              </w:drawing>
            </w:r>
            <w:r w:rsidR="009A62B0">
              <w:t xml:space="preserve">  </w:t>
            </w:r>
          </w:p>
        </w:tc>
      </w:tr>
      <w:tr w:rsidR="009A62B0" w14:paraId="25C22AC9" w14:textId="77777777" w:rsidTr="00442429">
        <w:tc>
          <w:tcPr>
            <w:tcW w:w="4508" w:type="dxa"/>
          </w:tcPr>
          <w:p w14:paraId="0FD66BCE" w14:textId="77777777" w:rsidR="009A62B0" w:rsidRDefault="009A62B0" w:rsidP="00306434"/>
          <w:p w14:paraId="13C62181" w14:textId="13D93BC3" w:rsidR="009A62B0" w:rsidRDefault="009A62B0" w:rsidP="00A971E1">
            <w:pPr>
              <w:jc w:val="center"/>
            </w:pPr>
          </w:p>
        </w:tc>
        <w:tc>
          <w:tcPr>
            <w:tcW w:w="4508" w:type="dxa"/>
          </w:tcPr>
          <w:p w14:paraId="330018BF" w14:textId="77777777" w:rsidR="009A62B0" w:rsidRDefault="009A62B0" w:rsidP="00A971E1">
            <w:pPr>
              <w:jc w:val="center"/>
            </w:pPr>
          </w:p>
        </w:tc>
      </w:tr>
      <w:tr w:rsidR="00442429" w14:paraId="6C8E2465" w14:textId="77777777" w:rsidTr="00442429">
        <w:tc>
          <w:tcPr>
            <w:tcW w:w="4508" w:type="dxa"/>
          </w:tcPr>
          <w:p w14:paraId="7684F250" w14:textId="2CB7699D" w:rsidR="00442429" w:rsidRPr="00442429" w:rsidRDefault="00442429" w:rsidP="00A971E1">
            <w:pPr>
              <w:jc w:val="center"/>
              <w:rPr>
                <w:b/>
                <w:bCs/>
              </w:rPr>
            </w:pPr>
            <w:r w:rsidRPr="00442429">
              <w:rPr>
                <w:b/>
                <w:bCs/>
              </w:rPr>
              <w:t xml:space="preserve">Zaki Imaduddin S.T., </w:t>
            </w:r>
            <w:proofErr w:type="spellStart"/>
            <w:r w:rsidRPr="00442429">
              <w:rPr>
                <w:b/>
                <w:bCs/>
              </w:rPr>
              <w:t>M.Kom</w:t>
            </w:r>
            <w:proofErr w:type="spellEnd"/>
          </w:p>
        </w:tc>
        <w:tc>
          <w:tcPr>
            <w:tcW w:w="4508" w:type="dxa"/>
          </w:tcPr>
          <w:p w14:paraId="6550EC82" w14:textId="363B3290" w:rsidR="00442429" w:rsidRPr="00442429" w:rsidRDefault="00442429" w:rsidP="00A971E1">
            <w:pPr>
              <w:jc w:val="center"/>
              <w:rPr>
                <w:b/>
                <w:bCs/>
              </w:rPr>
            </w:pPr>
            <w:r w:rsidRPr="00442429">
              <w:rPr>
                <w:b/>
                <w:bCs/>
              </w:rPr>
              <w:t>Bey Arief Budiman</w:t>
            </w:r>
          </w:p>
        </w:tc>
      </w:tr>
    </w:tbl>
    <w:p w14:paraId="17B2DC07" w14:textId="35882329" w:rsidR="00442429" w:rsidRDefault="00442429" w:rsidP="00A971E1">
      <w:pPr>
        <w:jc w:val="center"/>
      </w:pPr>
      <w:r>
        <w:br w:type="page"/>
      </w:r>
    </w:p>
    <w:p w14:paraId="5EFE8D91" w14:textId="3BE9A601" w:rsidR="00511882" w:rsidRDefault="00511882" w:rsidP="00A971E1">
      <w:pPr>
        <w:pStyle w:val="Heading1"/>
        <w:jc w:val="center"/>
      </w:pPr>
      <w:bookmarkStart w:id="2" w:name="_Toc58989943"/>
      <w:bookmarkStart w:id="3" w:name="_Toc62626062"/>
      <w:r>
        <w:lastRenderedPageBreak/>
        <w:t>HALAMAN PERNYATAAN</w:t>
      </w:r>
      <w:bookmarkEnd w:id="2"/>
      <w:bookmarkEnd w:id="3"/>
    </w:p>
    <w:p w14:paraId="380CB1BE" w14:textId="5A0B900D" w:rsidR="00511882" w:rsidRDefault="00511882" w:rsidP="00A971E1"/>
    <w:p w14:paraId="08A22E40" w14:textId="23E8EA71" w:rsidR="00511882" w:rsidRDefault="00511882" w:rsidP="00A971E1"/>
    <w:p w14:paraId="3976C067" w14:textId="1BBFF09C" w:rsidR="00A971E1" w:rsidRDefault="00A971E1" w:rsidP="00A971E1"/>
    <w:p w14:paraId="2D7E4533" w14:textId="358AA158" w:rsidR="00A971E1" w:rsidRDefault="00A971E1" w:rsidP="00A971E1">
      <w:pPr>
        <w:jc w:val="center"/>
      </w:pPr>
      <w:r>
        <w:t>Laporan praktik kerja lapangan ini adalah hasil karya penulis dan semua sumber baik yang dikutip maupun dirujuk</w:t>
      </w:r>
      <w:r w:rsidR="00306434">
        <w:t xml:space="preserve"> telah saya nyatakan dengan benar.</w:t>
      </w:r>
    </w:p>
    <w:p w14:paraId="225C6C5C" w14:textId="4EB5D286" w:rsidR="00306434" w:rsidRDefault="00306434" w:rsidP="00A971E1">
      <w:pPr>
        <w:jc w:val="center"/>
      </w:pPr>
    </w:p>
    <w:p w14:paraId="305A3500" w14:textId="3699DCD7" w:rsidR="00306434" w:rsidRDefault="00306434" w:rsidP="00A971E1">
      <w:pPr>
        <w:jc w:val="center"/>
      </w:pPr>
    </w:p>
    <w:p w14:paraId="47B9EEF5" w14:textId="43111874" w:rsidR="00475843" w:rsidRDefault="00475843" w:rsidP="00A971E1">
      <w:pPr>
        <w:jc w:val="center"/>
      </w:pPr>
    </w:p>
    <w:p w14:paraId="01E3DFC1" w14:textId="1E0B98C7" w:rsidR="00475843" w:rsidRDefault="00475843" w:rsidP="00A971E1">
      <w:pPr>
        <w:jc w:val="center"/>
      </w:pPr>
    </w:p>
    <w:p w14:paraId="3DF0BD79" w14:textId="57A197C2" w:rsidR="00475843" w:rsidRDefault="00475843" w:rsidP="00A971E1">
      <w:pPr>
        <w:jc w:val="center"/>
      </w:pPr>
    </w:p>
    <w:p w14:paraId="6D47CE48" w14:textId="76C19411" w:rsidR="00475843" w:rsidRDefault="00475843" w:rsidP="00A971E1">
      <w:pPr>
        <w:jc w:val="center"/>
      </w:pPr>
    </w:p>
    <w:p w14:paraId="7B5A5060" w14:textId="77777777" w:rsidR="00475843" w:rsidRDefault="00475843" w:rsidP="00A971E1">
      <w:pPr>
        <w:jc w:val="center"/>
      </w:pPr>
    </w:p>
    <w:p w14:paraId="6DB2AD70" w14:textId="1FE8208E" w:rsidR="00306434" w:rsidRDefault="00475843" w:rsidP="00475843">
      <w:pPr>
        <w:jc w:val="right"/>
      </w:pPr>
      <w:r>
        <w:t>Penulis Laporan</w:t>
      </w:r>
    </w:p>
    <w:p w14:paraId="2735B07E" w14:textId="51C0A17F" w:rsidR="00475843" w:rsidRDefault="00475843" w:rsidP="00475843">
      <w:pPr>
        <w:jc w:val="right"/>
      </w:pPr>
    </w:p>
    <w:p w14:paraId="6600692A" w14:textId="38CF5CE8" w:rsidR="00475843" w:rsidRDefault="00475843" w:rsidP="00475843">
      <w:pPr>
        <w:jc w:val="right"/>
      </w:pPr>
    </w:p>
    <w:p w14:paraId="062BF24C" w14:textId="5EFB020F" w:rsidR="00475843" w:rsidRDefault="00475843" w:rsidP="00475843">
      <w:pPr>
        <w:jc w:val="right"/>
      </w:pPr>
    </w:p>
    <w:p w14:paraId="5E8AD8FB" w14:textId="764E582E" w:rsidR="00475843" w:rsidRPr="00475843" w:rsidRDefault="00475843" w:rsidP="00475843">
      <w:pPr>
        <w:jc w:val="right"/>
        <w:rPr>
          <w:b/>
          <w:bCs/>
        </w:rPr>
      </w:pPr>
      <w:r w:rsidRPr="00475843">
        <w:rPr>
          <w:b/>
          <w:bCs/>
        </w:rPr>
        <w:t>Muhammad Azhar Rasyad</w:t>
      </w:r>
    </w:p>
    <w:p w14:paraId="7A526C02" w14:textId="47068B7A" w:rsidR="00306434" w:rsidRDefault="00306434" w:rsidP="00A971E1">
      <w:pPr>
        <w:jc w:val="center"/>
      </w:pPr>
    </w:p>
    <w:p w14:paraId="61219FCF" w14:textId="61FCB5E4" w:rsidR="00306434" w:rsidRDefault="00306434" w:rsidP="00A971E1">
      <w:pPr>
        <w:jc w:val="center"/>
      </w:pPr>
    </w:p>
    <w:p w14:paraId="5050DD6C" w14:textId="78FEBCBC" w:rsidR="00306434" w:rsidRDefault="00306434" w:rsidP="00306434"/>
    <w:p w14:paraId="494B66E7" w14:textId="77777777" w:rsidR="00306434" w:rsidRDefault="00306434" w:rsidP="00BE7F27">
      <w:r>
        <w:t xml:space="preserve"> </w:t>
      </w:r>
    </w:p>
    <w:p w14:paraId="5EC81065" w14:textId="7F81F60A" w:rsidR="00BE7F27" w:rsidRDefault="00306434" w:rsidP="00BE7F27">
      <w:pPr>
        <w:pStyle w:val="Heading1"/>
        <w:jc w:val="center"/>
      </w:pPr>
      <w:r>
        <w:br w:type="page"/>
      </w:r>
      <w:bookmarkStart w:id="4" w:name="_Toc58989944"/>
      <w:bookmarkStart w:id="5" w:name="_Toc62626063"/>
      <w:r w:rsidR="00BE7F27">
        <w:lastRenderedPageBreak/>
        <w:t>KATA PENGANTAR</w:t>
      </w:r>
      <w:bookmarkEnd w:id="4"/>
      <w:bookmarkEnd w:id="5"/>
    </w:p>
    <w:p w14:paraId="0EF13B88" w14:textId="2D305135" w:rsidR="00306434" w:rsidRDefault="00306434" w:rsidP="00A971E1">
      <w:pPr>
        <w:jc w:val="center"/>
      </w:pPr>
    </w:p>
    <w:p w14:paraId="5742E694" w14:textId="77777777" w:rsidR="00BE7F27" w:rsidRDefault="00BE7F27" w:rsidP="00B43633">
      <w:pPr>
        <w:ind w:firstLine="360"/>
        <w:jc w:val="both"/>
      </w:pPr>
      <w:r>
        <w:t xml:space="preserve">Puji syukur penulis panjatkan </w:t>
      </w:r>
      <w:proofErr w:type="spellStart"/>
      <w:r>
        <w:t>kehadirat</w:t>
      </w:r>
      <w:proofErr w:type="spellEnd"/>
      <w:r>
        <w:t xml:space="preserve"> Allah </w:t>
      </w:r>
      <w:r w:rsidRPr="00BE7F27">
        <w:rPr>
          <w:i/>
          <w:iCs/>
        </w:rPr>
        <w:t xml:space="preserve">Subhanahu </w:t>
      </w:r>
      <w:proofErr w:type="spellStart"/>
      <w:r w:rsidRPr="00BE7F27">
        <w:rPr>
          <w:i/>
          <w:iCs/>
        </w:rPr>
        <w:t>wa</w:t>
      </w:r>
      <w:proofErr w:type="spellEnd"/>
      <w:r w:rsidRPr="00BE7F27">
        <w:rPr>
          <w:i/>
          <w:iCs/>
        </w:rPr>
        <w:t xml:space="preserve"> </w:t>
      </w:r>
      <w:proofErr w:type="spellStart"/>
      <w:r w:rsidRPr="00BE7F27">
        <w:rPr>
          <w:i/>
          <w:iCs/>
        </w:rPr>
        <w:t>Ta’ala</w:t>
      </w:r>
      <w:proofErr w:type="spellEnd"/>
      <w:r>
        <w:t xml:space="preserve">, karena atas berkat dan rahmat-Nya, penulis dapat menyelesaikan laporan praktik kerja lapangan ini. Tak lupa </w:t>
      </w:r>
      <w:proofErr w:type="spellStart"/>
      <w:r>
        <w:rPr>
          <w:i/>
          <w:iCs/>
        </w:rPr>
        <w:t>s</w:t>
      </w:r>
      <w:r w:rsidRPr="00BE7F27">
        <w:rPr>
          <w:i/>
          <w:iCs/>
        </w:rPr>
        <w:t>halawat</w:t>
      </w:r>
      <w:proofErr w:type="spellEnd"/>
      <w:r>
        <w:t xml:space="preserve"> serta salam penulis sampaikan kepada Nabi Muhammad </w:t>
      </w:r>
      <w:proofErr w:type="spellStart"/>
      <w:r w:rsidRPr="00BE7F27">
        <w:rPr>
          <w:i/>
          <w:iCs/>
        </w:rPr>
        <w:t>Shallallahu</w:t>
      </w:r>
      <w:proofErr w:type="spellEnd"/>
      <w:r w:rsidRPr="00BE7F27">
        <w:rPr>
          <w:i/>
          <w:iCs/>
        </w:rPr>
        <w:t xml:space="preserve"> ‘Alaihi </w:t>
      </w:r>
      <w:proofErr w:type="spellStart"/>
      <w:r w:rsidRPr="00BE7F27">
        <w:rPr>
          <w:i/>
          <w:iCs/>
        </w:rPr>
        <w:t>wa</w:t>
      </w:r>
      <w:proofErr w:type="spellEnd"/>
      <w:r w:rsidRPr="00BE7F27">
        <w:rPr>
          <w:i/>
          <w:iCs/>
        </w:rPr>
        <w:t xml:space="preserve"> </w:t>
      </w:r>
      <w:proofErr w:type="spellStart"/>
      <w:r w:rsidRPr="00BE7F27">
        <w:rPr>
          <w:i/>
          <w:iCs/>
        </w:rPr>
        <w:t>Sallam</w:t>
      </w:r>
      <w:proofErr w:type="spellEnd"/>
      <w:r>
        <w:t xml:space="preserve">. Penulisan laporan praktik kerja lapangan ini dilakukan dalam rangka memenuhi salah satu syarat untuk memenuhi kelulusan mata kuliah kerja </w:t>
      </w:r>
      <w:proofErr w:type="spellStart"/>
      <w:r>
        <w:t>praktek</w:t>
      </w:r>
      <w:proofErr w:type="spellEnd"/>
      <w:r>
        <w:t xml:space="preserve"> program studi teknik informatika pada Sekolah Tinggi Teknologi Terpadu Nurul Fikri. Penulis menyadari bahwa, tanpa bantuan dan bimbingan dari berbagai pihak </w:t>
      </w:r>
      <w:proofErr w:type="spellStart"/>
      <w:r>
        <w:t>sangatlah</w:t>
      </w:r>
      <w:proofErr w:type="spellEnd"/>
      <w:r>
        <w:t xml:space="preserve"> sulit bagi penulis untuk menyelesaikannya. Oleh karena itu, penulis mengucapkan terima kasih kepada:</w:t>
      </w:r>
    </w:p>
    <w:p w14:paraId="6AC804F8" w14:textId="77777777" w:rsidR="00BE7F27" w:rsidRPr="00BE7F27" w:rsidRDefault="00BE7F27" w:rsidP="00BE7F27">
      <w:pPr>
        <w:pStyle w:val="ListParagraph"/>
        <w:numPr>
          <w:ilvl w:val="0"/>
          <w:numId w:val="1"/>
        </w:numPr>
        <w:jc w:val="both"/>
      </w:pPr>
      <w:r>
        <w:t xml:space="preserve">Allah </w:t>
      </w:r>
      <w:r w:rsidRPr="00BE7F27">
        <w:rPr>
          <w:i/>
          <w:iCs/>
        </w:rPr>
        <w:t xml:space="preserve">Subhanahu </w:t>
      </w:r>
      <w:proofErr w:type="spellStart"/>
      <w:r w:rsidRPr="00BE7F27">
        <w:rPr>
          <w:i/>
          <w:iCs/>
        </w:rPr>
        <w:t>wa</w:t>
      </w:r>
      <w:proofErr w:type="spellEnd"/>
      <w:r w:rsidRPr="00BE7F27">
        <w:rPr>
          <w:i/>
          <w:iCs/>
        </w:rPr>
        <w:t xml:space="preserve"> </w:t>
      </w:r>
      <w:proofErr w:type="spellStart"/>
      <w:r w:rsidRPr="00BE7F27">
        <w:rPr>
          <w:i/>
          <w:iCs/>
        </w:rPr>
        <w:t>Ta’ala</w:t>
      </w:r>
      <w:proofErr w:type="spellEnd"/>
    </w:p>
    <w:p w14:paraId="55E86172" w14:textId="77777777" w:rsidR="00BE7F27" w:rsidRDefault="00BE7F27" w:rsidP="00BE7F27">
      <w:pPr>
        <w:pStyle w:val="ListParagraph"/>
        <w:numPr>
          <w:ilvl w:val="0"/>
          <w:numId w:val="1"/>
        </w:numPr>
        <w:jc w:val="both"/>
      </w:pPr>
      <w:r>
        <w:t xml:space="preserve">Orang tua dan semua anggota keluarga yang telah memberikan dorongan baik secara moril maupun </w:t>
      </w:r>
      <w:proofErr w:type="spellStart"/>
      <w:r>
        <w:t>materil</w:t>
      </w:r>
      <w:proofErr w:type="spellEnd"/>
      <w:r>
        <w:t xml:space="preserve"> dalam penyelesaian tugas ini.</w:t>
      </w:r>
    </w:p>
    <w:p w14:paraId="35A403AB" w14:textId="3096FA23" w:rsidR="00BE7F27" w:rsidRDefault="00BE7F27" w:rsidP="00E67F8C">
      <w:pPr>
        <w:pStyle w:val="ListParagraph"/>
        <w:numPr>
          <w:ilvl w:val="0"/>
          <w:numId w:val="1"/>
        </w:numPr>
        <w:jc w:val="both"/>
      </w:pPr>
      <w:r>
        <w:t>Bapak Lukman Rosyidi, ST. MM. MT., selaku ketua Sekolah Tinggi Teknologi Terpadu Nurul Fikri.</w:t>
      </w:r>
    </w:p>
    <w:p w14:paraId="54D16AD3" w14:textId="2B06DA39" w:rsidR="00BE7F27" w:rsidRDefault="00BE7F27" w:rsidP="00BE7F27">
      <w:pPr>
        <w:pStyle w:val="ListParagraph"/>
        <w:numPr>
          <w:ilvl w:val="0"/>
          <w:numId w:val="1"/>
        </w:numPr>
        <w:jc w:val="both"/>
      </w:pPr>
      <w:r>
        <w:t xml:space="preserve">Bapak </w:t>
      </w:r>
      <w:r w:rsidRPr="00BE7F27">
        <w:t xml:space="preserve">Zaki Imaduddin S.T., </w:t>
      </w:r>
      <w:proofErr w:type="spellStart"/>
      <w:r w:rsidRPr="00BE7F27">
        <w:t>M.Kom</w:t>
      </w:r>
      <w:proofErr w:type="spellEnd"/>
      <w:r>
        <w:t>, selaku dosen pembimbing pada praktik kerja lapangan.</w:t>
      </w:r>
    </w:p>
    <w:p w14:paraId="40EE7773" w14:textId="50A12E7B" w:rsidR="00E67F8C" w:rsidRDefault="00E67F8C" w:rsidP="00BE7F27">
      <w:pPr>
        <w:pStyle w:val="ListParagraph"/>
        <w:numPr>
          <w:ilvl w:val="0"/>
          <w:numId w:val="1"/>
        </w:numPr>
        <w:jc w:val="both"/>
      </w:pPr>
      <w:r>
        <w:t xml:space="preserve">Bapak </w:t>
      </w:r>
      <w:r w:rsidRPr="00E67F8C">
        <w:t>Bey Arief Budiman</w:t>
      </w:r>
      <w:r w:rsidR="00436DA7">
        <w:t xml:space="preserve">, </w:t>
      </w:r>
      <w:r>
        <w:t>Mas Jaka Tunggal</w:t>
      </w:r>
      <w:r w:rsidR="00436DA7">
        <w:t>, dan Bu Tanty Annissa</w:t>
      </w:r>
      <w:r>
        <w:t>, selaku pembimbing</w:t>
      </w:r>
      <w:r w:rsidR="00436DA7">
        <w:t xml:space="preserve"> di tempat praktik kerja lapangan.</w:t>
      </w:r>
      <w:r>
        <w:t xml:space="preserve"> </w:t>
      </w:r>
    </w:p>
    <w:p w14:paraId="4FC0CE2D" w14:textId="77777777" w:rsidR="00BE7F27" w:rsidRDefault="00BE7F27" w:rsidP="00BE7F27">
      <w:pPr>
        <w:pStyle w:val="ListParagraph"/>
        <w:numPr>
          <w:ilvl w:val="0"/>
          <w:numId w:val="1"/>
        </w:numPr>
        <w:jc w:val="both"/>
      </w:pPr>
      <w:r>
        <w:t>Para dosen di lingkungan Sekolah Tinggi Teknologi Terpadu Nurul Fikri yang telah membimbing penulis dalam menuntut ilmu yang telah diberikan.</w:t>
      </w:r>
    </w:p>
    <w:p w14:paraId="242D5798" w14:textId="49A4A0EA" w:rsidR="00BE7F27" w:rsidRDefault="00BE7F27" w:rsidP="00BE7F27">
      <w:pPr>
        <w:pStyle w:val="ListParagraph"/>
        <w:numPr>
          <w:ilvl w:val="0"/>
          <w:numId w:val="1"/>
        </w:numPr>
        <w:jc w:val="both"/>
      </w:pPr>
      <w:r>
        <w:t>Karyawan Sekolah Tinggi Teknologi Terpadu Nurul Fikri yang telah meluangkan waktunya untuk memberikan data yang diperlukan bagi penulisan laporan</w:t>
      </w:r>
      <w:r w:rsidR="00475843">
        <w:t xml:space="preserve"> ini</w:t>
      </w:r>
      <w:r>
        <w:t>.</w:t>
      </w:r>
    </w:p>
    <w:p w14:paraId="31A81866" w14:textId="5376C6BB" w:rsidR="00BE7F27" w:rsidRDefault="00BE7F27" w:rsidP="00BE7F27">
      <w:pPr>
        <w:pStyle w:val="ListParagraph"/>
        <w:numPr>
          <w:ilvl w:val="0"/>
          <w:numId w:val="1"/>
        </w:numPr>
        <w:jc w:val="both"/>
      </w:pPr>
      <w:r>
        <w:t>Teman-teman Sekolah Tinggi Teknologi Terpadu Nurul Fikri yang telah mendukung penulis dalam menyelesaikan laporan</w:t>
      </w:r>
      <w:r w:rsidR="00475843">
        <w:t xml:space="preserve"> praktik kerja lapangan</w:t>
      </w:r>
      <w:r>
        <w:t>.</w:t>
      </w:r>
    </w:p>
    <w:p w14:paraId="7FA257AC" w14:textId="67D3FF2E" w:rsidR="00475843" w:rsidRDefault="00475843" w:rsidP="00475843">
      <w:pPr>
        <w:pStyle w:val="ListParagraph"/>
        <w:numPr>
          <w:ilvl w:val="0"/>
          <w:numId w:val="1"/>
        </w:numPr>
        <w:jc w:val="both"/>
      </w:pPr>
      <w:r>
        <w:t>Seluruh pihak yang telah membantu secara langsung maupun tidak langsung, yang tidak dapat penulis sertakan satu persatu namun tidak mengurangi rasa terima kasih penulis.</w:t>
      </w:r>
    </w:p>
    <w:p w14:paraId="163880E5" w14:textId="541B841C" w:rsidR="00475843" w:rsidRDefault="00475843" w:rsidP="00B43633">
      <w:pPr>
        <w:ind w:firstLine="360"/>
        <w:jc w:val="both"/>
      </w:pPr>
      <w:r>
        <w:t xml:space="preserve">Dalam penulisan laporan ini tentu saja masih banyak terdapat </w:t>
      </w:r>
      <w:proofErr w:type="spellStart"/>
      <w:r w:rsidR="00620F09">
        <w:rPr>
          <w:lang w:val="en-US"/>
        </w:rPr>
        <w:t>kekurangan</w:t>
      </w:r>
      <w:proofErr w:type="spellEnd"/>
      <w:r>
        <w:t xml:space="preserve"> yang mungkin disebabkan oleh keterbatasan kemampuan dan pengetahuan yang penulis miliki. Walaupun demikian, penulis telah berusaha menyelesaikan penulisan ilmiah ini sebaik mungkin. Oleh karena itu apabila terdapat kekurangan di dalam penulisan ilmiah ini dengan rendah hati penulis menerima kritik dan saran dari pembaca. Akhir kata, penulis berharap Allah </w:t>
      </w:r>
      <w:r w:rsidRPr="00475843">
        <w:rPr>
          <w:i/>
          <w:iCs/>
        </w:rPr>
        <w:t xml:space="preserve">Subhanahu </w:t>
      </w:r>
      <w:proofErr w:type="spellStart"/>
      <w:r w:rsidRPr="00475843">
        <w:rPr>
          <w:i/>
          <w:iCs/>
        </w:rPr>
        <w:t>wa</w:t>
      </w:r>
      <w:proofErr w:type="spellEnd"/>
      <w:r w:rsidRPr="00475843">
        <w:rPr>
          <w:i/>
          <w:iCs/>
        </w:rPr>
        <w:t xml:space="preserve"> </w:t>
      </w:r>
      <w:proofErr w:type="spellStart"/>
      <w:r w:rsidRPr="00475843">
        <w:rPr>
          <w:i/>
          <w:iCs/>
        </w:rPr>
        <w:lastRenderedPageBreak/>
        <w:t>Ta’ala</w:t>
      </w:r>
      <w:proofErr w:type="spellEnd"/>
      <w:r>
        <w:t xml:space="preserve"> berkenan membalas segala kebaikan semua pihak yang telah membantu. Semoga </w:t>
      </w:r>
      <w:r w:rsidR="00233C98">
        <w:t>laporan praktik kerja lapangan</w:t>
      </w:r>
      <w:r>
        <w:t xml:space="preserve"> ini membawa manfaat bagi pengembangan ilmu.</w:t>
      </w:r>
    </w:p>
    <w:p w14:paraId="7D57B582" w14:textId="3D9C1913" w:rsidR="00475843" w:rsidRDefault="00475843" w:rsidP="00475843">
      <w:pPr>
        <w:jc w:val="both"/>
      </w:pPr>
    </w:p>
    <w:p w14:paraId="287AC6EB" w14:textId="092DF71F" w:rsidR="00475843" w:rsidRDefault="00475843" w:rsidP="00475843">
      <w:pPr>
        <w:jc w:val="both"/>
      </w:pPr>
    </w:p>
    <w:p w14:paraId="436E1A42" w14:textId="77777777" w:rsidR="00475843" w:rsidRDefault="00475843" w:rsidP="00475843">
      <w:pPr>
        <w:jc w:val="both"/>
      </w:pPr>
    </w:p>
    <w:p w14:paraId="10B5900F" w14:textId="244415BD" w:rsidR="00475843" w:rsidRDefault="00475843" w:rsidP="00475843">
      <w:pPr>
        <w:jc w:val="right"/>
      </w:pPr>
      <w:r>
        <w:t xml:space="preserve">Depok, </w:t>
      </w:r>
      <w:r w:rsidR="002B4F78" w:rsidRPr="002B4F78">
        <w:rPr>
          <w:lang w:val="en-US"/>
        </w:rPr>
        <w:t>2</w:t>
      </w:r>
      <w:r w:rsidR="00510748">
        <w:t>7</w:t>
      </w:r>
      <w:r>
        <w:t xml:space="preserve"> Januari 2021</w:t>
      </w:r>
    </w:p>
    <w:p w14:paraId="7E2E53C1" w14:textId="52501C15" w:rsidR="00475843" w:rsidRDefault="00475843" w:rsidP="00475843">
      <w:pPr>
        <w:jc w:val="right"/>
      </w:pPr>
    </w:p>
    <w:p w14:paraId="66522CF7" w14:textId="7993E9AD" w:rsidR="00475843" w:rsidRDefault="00475843" w:rsidP="00475843">
      <w:pPr>
        <w:jc w:val="right"/>
      </w:pPr>
    </w:p>
    <w:p w14:paraId="3A788BE8" w14:textId="77777777" w:rsidR="00475843" w:rsidRDefault="00475843" w:rsidP="00475843">
      <w:pPr>
        <w:jc w:val="right"/>
      </w:pPr>
    </w:p>
    <w:p w14:paraId="49B10EB6" w14:textId="3050F81E" w:rsidR="00475843" w:rsidRDefault="00475843" w:rsidP="00475843">
      <w:pPr>
        <w:jc w:val="right"/>
      </w:pPr>
      <w:r>
        <w:t>Penulis</w:t>
      </w:r>
    </w:p>
    <w:p w14:paraId="2D4B70F7" w14:textId="5F2317C0" w:rsidR="00475843" w:rsidRDefault="00475843" w:rsidP="00475843">
      <w:pPr>
        <w:jc w:val="right"/>
      </w:pPr>
      <w:r>
        <w:br w:type="page"/>
      </w:r>
    </w:p>
    <w:p w14:paraId="5F427653" w14:textId="4B8D2C54" w:rsidR="00475843" w:rsidRDefault="00475843" w:rsidP="00AD471D">
      <w:pPr>
        <w:pStyle w:val="Heading1"/>
        <w:jc w:val="center"/>
      </w:pPr>
      <w:bookmarkStart w:id="6" w:name="_Toc58989945"/>
      <w:bookmarkStart w:id="7" w:name="_Toc62626064"/>
      <w:r>
        <w:lastRenderedPageBreak/>
        <w:t>DAFTAR ISI</w:t>
      </w:r>
      <w:bookmarkEnd w:id="6"/>
      <w:bookmarkEnd w:id="7"/>
    </w:p>
    <w:sdt>
      <w:sdtPr>
        <w:rPr>
          <w:rFonts w:ascii="Times New Roman" w:eastAsiaTheme="minorHAnsi" w:hAnsi="Times New Roman" w:cs="Times New Roman"/>
          <w:color w:val="auto"/>
          <w:sz w:val="24"/>
          <w:szCs w:val="24"/>
          <w:lang w:val="en-ID"/>
        </w:rPr>
        <w:id w:val="-847863176"/>
        <w:docPartObj>
          <w:docPartGallery w:val="Table of Contents"/>
          <w:docPartUnique/>
        </w:docPartObj>
      </w:sdtPr>
      <w:sdtEndPr>
        <w:rPr>
          <w:noProof/>
          <w:lang w:val="id-ID"/>
        </w:rPr>
      </w:sdtEndPr>
      <w:sdtContent>
        <w:p w14:paraId="4587C64D" w14:textId="141CB90D" w:rsidR="00AD471D" w:rsidRPr="00E46788" w:rsidRDefault="00AD471D" w:rsidP="00E46788">
          <w:pPr>
            <w:pStyle w:val="TOCHeading"/>
            <w:rPr>
              <w:rFonts w:ascii="Times New Roman" w:hAnsi="Times New Roman" w:cs="Times New Roman"/>
              <w:sz w:val="24"/>
              <w:szCs w:val="24"/>
            </w:rPr>
          </w:pPr>
        </w:p>
        <w:p w14:paraId="3FCB20CE" w14:textId="1CD8BB76" w:rsidR="007D6590" w:rsidRDefault="00D7728D">
          <w:pPr>
            <w:pStyle w:val="TOC1"/>
            <w:tabs>
              <w:tab w:val="right" w:leader="dot" w:pos="9016"/>
            </w:tabs>
            <w:rPr>
              <w:rFonts w:asciiTheme="minorHAnsi" w:eastAsiaTheme="minorEastAsia" w:hAnsiTheme="minorHAnsi"/>
              <w:noProof/>
              <w:sz w:val="22"/>
              <w:lang w:eastAsia="id-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62626061" w:history="1">
            <w:r w:rsidR="007D6590" w:rsidRPr="00826010">
              <w:rPr>
                <w:rStyle w:val="Hyperlink"/>
                <w:noProof/>
              </w:rPr>
              <w:t>HALAMAN PENGESAHAN</w:t>
            </w:r>
            <w:r w:rsidR="007D6590">
              <w:rPr>
                <w:noProof/>
                <w:webHidden/>
              </w:rPr>
              <w:tab/>
            </w:r>
            <w:r w:rsidR="007D6590">
              <w:rPr>
                <w:noProof/>
                <w:webHidden/>
              </w:rPr>
              <w:fldChar w:fldCharType="begin"/>
            </w:r>
            <w:r w:rsidR="007D6590">
              <w:rPr>
                <w:noProof/>
                <w:webHidden/>
              </w:rPr>
              <w:instrText xml:space="preserve"> PAGEREF _Toc62626061 \h </w:instrText>
            </w:r>
            <w:r w:rsidR="007D6590">
              <w:rPr>
                <w:noProof/>
                <w:webHidden/>
              </w:rPr>
            </w:r>
            <w:r w:rsidR="007D6590">
              <w:rPr>
                <w:noProof/>
                <w:webHidden/>
              </w:rPr>
              <w:fldChar w:fldCharType="separate"/>
            </w:r>
            <w:r w:rsidR="00271CA8">
              <w:rPr>
                <w:noProof/>
                <w:webHidden/>
              </w:rPr>
              <w:t>1</w:t>
            </w:r>
            <w:r w:rsidR="007D6590">
              <w:rPr>
                <w:noProof/>
                <w:webHidden/>
              </w:rPr>
              <w:fldChar w:fldCharType="end"/>
            </w:r>
          </w:hyperlink>
        </w:p>
        <w:p w14:paraId="6EB64C62" w14:textId="1BA0110C" w:rsidR="007D6590" w:rsidRDefault="004E2825">
          <w:pPr>
            <w:pStyle w:val="TOC1"/>
            <w:tabs>
              <w:tab w:val="right" w:leader="dot" w:pos="9016"/>
            </w:tabs>
            <w:rPr>
              <w:rFonts w:asciiTheme="minorHAnsi" w:eastAsiaTheme="minorEastAsia" w:hAnsiTheme="minorHAnsi"/>
              <w:noProof/>
              <w:sz w:val="22"/>
              <w:lang w:eastAsia="id-ID"/>
            </w:rPr>
          </w:pPr>
          <w:hyperlink w:anchor="_Toc62626062" w:history="1">
            <w:r w:rsidR="007D6590" w:rsidRPr="00826010">
              <w:rPr>
                <w:rStyle w:val="Hyperlink"/>
                <w:noProof/>
              </w:rPr>
              <w:t>HALAMAN PERNYATAAN</w:t>
            </w:r>
            <w:r w:rsidR="007D6590">
              <w:rPr>
                <w:noProof/>
                <w:webHidden/>
              </w:rPr>
              <w:tab/>
            </w:r>
            <w:r w:rsidR="007D6590">
              <w:rPr>
                <w:noProof/>
                <w:webHidden/>
              </w:rPr>
              <w:fldChar w:fldCharType="begin"/>
            </w:r>
            <w:r w:rsidR="007D6590">
              <w:rPr>
                <w:noProof/>
                <w:webHidden/>
              </w:rPr>
              <w:instrText xml:space="preserve"> PAGEREF _Toc62626062 \h </w:instrText>
            </w:r>
            <w:r w:rsidR="007D6590">
              <w:rPr>
                <w:noProof/>
                <w:webHidden/>
              </w:rPr>
            </w:r>
            <w:r w:rsidR="007D6590">
              <w:rPr>
                <w:noProof/>
                <w:webHidden/>
              </w:rPr>
              <w:fldChar w:fldCharType="separate"/>
            </w:r>
            <w:r w:rsidR="00271CA8">
              <w:rPr>
                <w:noProof/>
                <w:webHidden/>
              </w:rPr>
              <w:t>2</w:t>
            </w:r>
            <w:r w:rsidR="007D6590">
              <w:rPr>
                <w:noProof/>
                <w:webHidden/>
              </w:rPr>
              <w:fldChar w:fldCharType="end"/>
            </w:r>
          </w:hyperlink>
        </w:p>
        <w:p w14:paraId="629D4BBA" w14:textId="23659554" w:rsidR="007D6590" w:rsidRDefault="004E2825">
          <w:pPr>
            <w:pStyle w:val="TOC1"/>
            <w:tabs>
              <w:tab w:val="right" w:leader="dot" w:pos="9016"/>
            </w:tabs>
            <w:rPr>
              <w:rFonts w:asciiTheme="minorHAnsi" w:eastAsiaTheme="minorEastAsia" w:hAnsiTheme="minorHAnsi"/>
              <w:noProof/>
              <w:sz w:val="22"/>
              <w:lang w:eastAsia="id-ID"/>
            </w:rPr>
          </w:pPr>
          <w:hyperlink w:anchor="_Toc62626063" w:history="1">
            <w:r w:rsidR="007D6590" w:rsidRPr="00826010">
              <w:rPr>
                <w:rStyle w:val="Hyperlink"/>
                <w:noProof/>
              </w:rPr>
              <w:t>KATA PENGANTAR</w:t>
            </w:r>
            <w:r w:rsidR="007D6590">
              <w:rPr>
                <w:noProof/>
                <w:webHidden/>
              </w:rPr>
              <w:tab/>
            </w:r>
            <w:r w:rsidR="007D6590">
              <w:rPr>
                <w:noProof/>
                <w:webHidden/>
              </w:rPr>
              <w:fldChar w:fldCharType="begin"/>
            </w:r>
            <w:r w:rsidR="007D6590">
              <w:rPr>
                <w:noProof/>
                <w:webHidden/>
              </w:rPr>
              <w:instrText xml:space="preserve"> PAGEREF _Toc62626063 \h </w:instrText>
            </w:r>
            <w:r w:rsidR="007D6590">
              <w:rPr>
                <w:noProof/>
                <w:webHidden/>
              </w:rPr>
            </w:r>
            <w:r w:rsidR="007D6590">
              <w:rPr>
                <w:noProof/>
                <w:webHidden/>
              </w:rPr>
              <w:fldChar w:fldCharType="separate"/>
            </w:r>
            <w:r w:rsidR="00271CA8">
              <w:rPr>
                <w:noProof/>
                <w:webHidden/>
              </w:rPr>
              <w:t>3</w:t>
            </w:r>
            <w:r w:rsidR="007D6590">
              <w:rPr>
                <w:noProof/>
                <w:webHidden/>
              </w:rPr>
              <w:fldChar w:fldCharType="end"/>
            </w:r>
          </w:hyperlink>
        </w:p>
        <w:p w14:paraId="476F0FC9" w14:textId="2C7C3B99" w:rsidR="007D6590" w:rsidRDefault="004E2825">
          <w:pPr>
            <w:pStyle w:val="TOC1"/>
            <w:tabs>
              <w:tab w:val="right" w:leader="dot" w:pos="9016"/>
            </w:tabs>
            <w:rPr>
              <w:rFonts w:asciiTheme="minorHAnsi" w:eastAsiaTheme="minorEastAsia" w:hAnsiTheme="minorHAnsi"/>
              <w:noProof/>
              <w:sz w:val="22"/>
              <w:lang w:eastAsia="id-ID"/>
            </w:rPr>
          </w:pPr>
          <w:hyperlink w:anchor="_Toc62626064" w:history="1">
            <w:r w:rsidR="007D6590" w:rsidRPr="00826010">
              <w:rPr>
                <w:rStyle w:val="Hyperlink"/>
                <w:noProof/>
              </w:rPr>
              <w:t>DAFTAR ISI</w:t>
            </w:r>
            <w:r w:rsidR="007D6590">
              <w:rPr>
                <w:noProof/>
                <w:webHidden/>
              </w:rPr>
              <w:tab/>
            </w:r>
            <w:r w:rsidR="007D6590">
              <w:rPr>
                <w:noProof/>
                <w:webHidden/>
              </w:rPr>
              <w:fldChar w:fldCharType="begin"/>
            </w:r>
            <w:r w:rsidR="007D6590">
              <w:rPr>
                <w:noProof/>
                <w:webHidden/>
              </w:rPr>
              <w:instrText xml:space="preserve"> PAGEREF _Toc62626064 \h </w:instrText>
            </w:r>
            <w:r w:rsidR="007D6590">
              <w:rPr>
                <w:noProof/>
                <w:webHidden/>
              </w:rPr>
            </w:r>
            <w:r w:rsidR="007D6590">
              <w:rPr>
                <w:noProof/>
                <w:webHidden/>
              </w:rPr>
              <w:fldChar w:fldCharType="separate"/>
            </w:r>
            <w:r w:rsidR="00271CA8">
              <w:rPr>
                <w:noProof/>
                <w:webHidden/>
              </w:rPr>
              <w:t>5</w:t>
            </w:r>
            <w:r w:rsidR="007D6590">
              <w:rPr>
                <w:noProof/>
                <w:webHidden/>
              </w:rPr>
              <w:fldChar w:fldCharType="end"/>
            </w:r>
          </w:hyperlink>
        </w:p>
        <w:p w14:paraId="0ABD7D78" w14:textId="6DB781D2" w:rsidR="007D6590" w:rsidRDefault="004E2825">
          <w:pPr>
            <w:pStyle w:val="TOC1"/>
            <w:tabs>
              <w:tab w:val="right" w:leader="dot" w:pos="9016"/>
            </w:tabs>
            <w:rPr>
              <w:rFonts w:asciiTheme="minorHAnsi" w:eastAsiaTheme="minorEastAsia" w:hAnsiTheme="minorHAnsi"/>
              <w:noProof/>
              <w:sz w:val="22"/>
              <w:lang w:eastAsia="id-ID"/>
            </w:rPr>
          </w:pPr>
          <w:hyperlink w:anchor="_Toc62626065" w:history="1">
            <w:r w:rsidR="007D6590" w:rsidRPr="00826010">
              <w:rPr>
                <w:rStyle w:val="Hyperlink"/>
                <w:noProof/>
              </w:rPr>
              <w:t>DAFTAR GAMBAR</w:t>
            </w:r>
            <w:r w:rsidR="007D6590">
              <w:rPr>
                <w:noProof/>
                <w:webHidden/>
              </w:rPr>
              <w:tab/>
            </w:r>
            <w:r w:rsidR="007D6590">
              <w:rPr>
                <w:noProof/>
                <w:webHidden/>
              </w:rPr>
              <w:fldChar w:fldCharType="begin"/>
            </w:r>
            <w:r w:rsidR="007D6590">
              <w:rPr>
                <w:noProof/>
                <w:webHidden/>
              </w:rPr>
              <w:instrText xml:space="preserve"> PAGEREF _Toc62626065 \h </w:instrText>
            </w:r>
            <w:r w:rsidR="007D6590">
              <w:rPr>
                <w:noProof/>
                <w:webHidden/>
              </w:rPr>
            </w:r>
            <w:r w:rsidR="007D6590">
              <w:rPr>
                <w:noProof/>
                <w:webHidden/>
              </w:rPr>
              <w:fldChar w:fldCharType="separate"/>
            </w:r>
            <w:r w:rsidR="00271CA8">
              <w:rPr>
                <w:noProof/>
                <w:webHidden/>
              </w:rPr>
              <w:t>7</w:t>
            </w:r>
            <w:r w:rsidR="007D6590">
              <w:rPr>
                <w:noProof/>
                <w:webHidden/>
              </w:rPr>
              <w:fldChar w:fldCharType="end"/>
            </w:r>
          </w:hyperlink>
        </w:p>
        <w:p w14:paraId="22832A34" w14:textId="725D1509" w:rsidR="007D6590" w:rsidRDefault="004E2825">
          <w:pPr>
            <w:pStyle w:val="TOC1"/>
            <w:tabs>
              <w:tab w:val="right" w:leader="dot" w:pos="9016"/>
            </w:tabs>
            <w:rPr>
              <w:rFonts w:asciiTheme="minorHAnsi" w:eastAsiaTheme="minorEastAsia" w:hAnsiTheme="minorHAnsi"/>
              <w:noProof/>
              <w:sz w:val="22"/>
              <w:lang w:eastAsia="id-ID"/>
            </w:rPr>
          </w:pPr>
          <w:hyperlink w:anchor="_Toc62626066" w:history="1">
            <w:r w:rsidR="007D6590" w:rsidRPr="00826010">
              <w:rPr>
                <w:rStyle w:val="Hyperlink"/>
                <w:noProof/>
              </w:rPr>
              <w:t>DAFTAR TABEL</w:t>
            </w:r>
            <w:r w:rsidR="007D6590">
              <w:rPr>
                <w:noProof/>
                <w:webHidden/>
              </w:rPr>
              <w:tab/>
            </w:r>
            <w:r w:rsidR="007D6590">
              <w:rPr>
                <w:noProof/>
                <w:webHidden/>
              </w:rPr>
              <w:fldChar w:fldCharType="begin"/>
            </w:r>
            <w:r w:rsidR="007D6590">
              <w:rPr>
                <w:noProof/>
                <w:webHidden/>
              </w:rPr>
              <w:instrText xml:space="preserve"> PAGEREF _Toc62626066 \h </w:instrText>
            </w:r>
            <w:r w:rsidR="007D6590">
              <w:rPr>
                <w:noProof/>
                <w:webHidden/>
              </w:rPr>
            </w:r>
            <w:r w:rsidR="007D6590">
              <w:rPr>
                <w:noProof/>
                <w:webHidden/>
              </w:rPr>
              <w:fldChar w:fldCharType="separate"/>
            </w:r>
            <w:r w:rsidR="00271CA8">
              <w:rPr>
                <w:noProof/>
                <w:webHidden/>
              </w:rPr>
              <w:t>9</w:t>
            </w:r>
            <w:r w:rsidR="007D6590">
              <w:rPr>
                <w:noProof/>
                <w:webHidden/>
              </w:rPr>
              <w:fldChar w:fldCharType="end"/>
            </w:r>
          </w:hyperlink>
        </w:p>
        <w:p w14:paraId="1CF6DCEB" w14:textId="3CD4804B" w:rsidR="007D6590" w:rsidRDefault="004E2825">
          <w:pPr>
            <w:pStyle w:val="TOC1"/>
            <w:tabs>
              <w:tab w:val="right" w:leader="dot" w:pos="9016"/>
            </w:tabs>
            <w:rPr>
              <w:rFonts w:asciiTheme="minorHAnsi" w:eastAsiaTheme="minorEastAsia" w:hAnsiTheme="minorHAnsi"/>
              <w:noProof/>
              <w:sz w:val="22"/>
              <w:lang w:eastAsia="id-ID"/>
            </w:rPr>
          </w:pPr>
          <w:hyperlink w:anchor="_Toc62626067" w:history="1">
            <w:r w:rsidR="007D6590" w:rsidRPr="00826010">
              <w:rPr>
                <w:rStyle w:val="Hyperlink"/>
                <w:noProof/>
              </w:rPr>
              <w:t>BAB I  PENDAHULUAN</w:t>
            </w:r>
            <w:r w:rsidR="007D6590">
              <w:rPr>
                <w:noProof/>
                <w:webHidden/>
              </w:rPr>
              <w:tab/>
            </w:r>
            <w:r w:rsidR="007D6590">
              <w:rPr>
                <w:noProof/>
                <w:webHidden/>
              </w:rPr>
              <w:fldChar w:fldCharType="begin"/>
            </w:r>
            <w:r w:rsidR="007D6590">
              <w:rPr>
                <w:noProof/>
                <w:webHidden/>
              </w:rPr>
              <w:instrText xml:space="preserve"> PAGEREF _Toc62626067 \h </w:instrText>
            </w:r>
            <w:r w:rsidR="007D6590">
              <w:rPr>
                <w:noProof/>
                <w:webHidden/>
              </w:rPr>
            </w:r>
            <w:r w:rsidR="007D6590">
              <w:rPr>
                <w:noProof/>
                <w:webHidden/>
              </w:rPr>
              <w:fldChar w:fldCharType="separate"/>
            </w:r>
            <w:r w:rsidR="00271CA8">
              <w:rPr>
                <w:noProof/>
                <w:webHidden/>
              </w:rPr>
              <w:t>1</w:t>
            </w:r>
            <w:r w:rsidR="007D6590">
              <w:rPr>
                <w:noProof/>
                <w:webHidden/>
              </w:rPr>
              <w:fldChar w:fldCharType="end"/>
            </w:r>
          </w:hyperlink>
        </w:p>
        <w:p w14:paraId="4585D68C" w14:textId="27FB220D"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68" w:history="1">
            <w:r w:rsidR="007D6590" w:rsidRPr="00826010">
              <w:rPr>
                <w:rStyle w:val="Hyperlink"/>
                <w:noProof/>
              </w:rPr>
              <w:t>1.1.</w:t>
            </w:r>
            <w:r w:rsidR="007D6590">
              <w:rPr>
                <w:rFonts w:asciiTheme="minorHAnsi" w:hAnsiTheme="minorHAnsi" w:cstheme="minorBidi"/>
                <w:noProof/>
                <w:sz w:val="22"/>
                <w:lang w:val="id-ID" w:eastAsia="id-ID"/>
              </w:rPr>
              <w:tab/>
            </w:r>
            <w:r w:rsidR="007D6590" w:rsidRPr="00826010">
              <w:rPr>
                <w:rStyle w:val="Hyperlink"/>
                <w:bCs/>
                <w:noProof/>
              </w:rPr>
              <w:t>Latar Belakang</w:t>
            </w:r>
            <w:r w:rsidR="007D6590">
              <w:rPr>
                <w:noProof/>
                <w:webHidden/>
              </w:rPr>
              <w:tab/>
            </w:r>
            <w:r w:rsidR="007D6590">
              <w:rPr>
                <w:noProof/>
                <w:webHidden/>
              </w:rPr>
              <w:fldChar w:fldCharType="begin"/>
            </w:r>
            <w:r w:rsidR="007D6590">
              <w:rPr>
                <w:noProof/>
                <w:webHidden/>
              </w:rPr>
              <w:instrText xml:space="preserve"> PAGEREF _Toc62626068 \h </w:instrText>
            </w:r>
            <w:r w:rsidR="007D6590">
              <w:rPr>
                <w:noProof/>
                <w:webHidden/>
              </w:rPr>
            </w:r>
            <w:r w:rsidR="007D6590">
              <w:rPr>
                <w:noProof/>
                <w:webHidden/>
              </w:rPr>
              <w:fldChar w:fldCharType="separate"/>
            </w:r>
            <w:r w:rsidR="00271CA8">
              <w:rPr>
                <w:noProof/>
                <w:webHidden/>
              </w:rPr>
              <w:t>1</w:t>
            </w:r>
            <w:r w:rsidR="007D6590">
              <w:rPr>
                <w:noProof/>
                <w:webHidden/>
              </w:rPr>
              <w:fldChar w:fldCharType="end"/>
            </w:r>
          </w:hyperlink>
        </w:p>
        <w:p w14:paraId="3A849506" w14:textId="48691E25"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69" w:history="1">
            <w:r w:rsidR="007D6590" w:rsidRPr="00826010">
              <w:rPr>
                <w:rStyle w:val="Hyperlink"/>
                <w:noProof/>
              </w:rPr>
              <w:t>1.2.</w:t>
            </w:r>
            <w:r w:rsidR="007D6590">
              <w:rPr>
                <w:rFonts w:asciiTheme="minorHAnsi" w:hAnsiTheme="minorHAnsi" w:cstheme="minorBidi"/>
                <w:noProof/>
                <w:sz w:val="22"/>
                <w:lang w:val="id-ID" w:eastAsia="id-ID"/>
              </w:rPr>
              <w:tab/>
            </w:r>
            <w:r w:rsidR="007D6590" w:rsidRPr="00826010">
              <w:rPr>
                <w:rStyle w:val="Hyperlink"/>
                <w:bCs/>
                <w:noProof/>
              </w:rPr>
              <w:t>Riwayat Perusahaan</w:t>
            </w:r>
            <w:r w:rsidR="007D6590">
              <w:rPr>
                <w:noProof/>
                <w:webHidden/>
              </w:rPr>
              <w:tab/>
            </w:r>
            <w:r w:rsidR="007D6590">
              <w:rPr>
                <w:noProof/>
                <w:webHidden/>
              </w:rPr>
              <w:fldChar w:fldCharType="begin"/>
            </w:r>
            <w:r w:rsidR="007D6590">
              <w:rPr>
                <w:noProof/>
                <w:webHidden/>
              </w:rPr>
              <w:instrText xml:space="preserve"> PAGEREF _Toc62626069 \h </w:instrText>
            </w:r>
            <w:r w:rsidR="007D6590">
              <w:rPr>
                <w:noProof/>
                <w:webHidden/>
              </w:rPr>
            </w:r>
            <w:r w:rsidR="007D6590">
              <w:rPr>
                <w:noProof/>
                <w:webHidden/>
              </w:rPr>
              <w:fldChar w:fldCharType="separate"/>
            </w:r>
            <w:r w:rsidR="00271CA8">
              <w:rPr>
                <w:noProof/>
                <w:webHidden/>
              </w:rPr>
              <w:t>1</w:t>
            </w:r>
            <w:r w:rsidR="007D6590">
              <w:rPr>
                <w:noProof/>
                <w:webHidden/>
              </w:rPr>
              <w:fldChar w:fldCharType="end"/>
            </w:r>
          </w:hyperlink>
        </w:p>
        <w:p w14:paraId="0B55CAB2" w14:textId="037E5A51"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70" w:history="1">
            <w:r w:rsidR="007D6590" w:rsidRPr="00826010">
              <w:rPr>
                <w:rStyle w:val="Hyperlink"/>
                <w:noProof/>
              </w:rPr>
              <w:t>1.3.</w:t>
            </w:r>
            <w:r w:rsidR="007D6590">
              <w:rPr>
                <w:rFonts w:asciiTheme="minorHAnsi" w:hAnsiTheme="minorHAnsi" w:cstheme="minorBidi"/>
                <w:noProof/>
                <w:sz w:val="22"/>
                <w:lang w:val="id-ID" w:eastAsia="id-ID"/>
              </w:rPr>
              <w:tab/>
            </w:r>
            <w:r w:rsidR="007D6590" w:rsidRPr="00826010">
              <w:rPr>
                <w:rStyle w:val="Hyperlink"/>
                <w:bCs/>
                <w:noProof/>
              </w:rPr>
              <w:t>Teknologi Terkait</w:t>
            </w:r>
            <w:r w:rsidR="007D6590">
              <w:rPr>
                <w:noProof/>
                <w:webHidden/>
              </w:rPr>
              <w:tab/>
            </w:r>
            <w:r w:rsidR="007D6590">
              <w:rPr>
                <w:noProof/>
                <w:webHidden/>
              </w:rPr>
              <w:fldChar w:fldCharType="begin"/>
            </w:r>
            <w:r w:rsidR="007D6590">
              <w:rPr>
                <w:noProof/>
                <w:webHidden/>
              </w:rPr>
              <w:instrText xml:space="preserve"> PAGEREF _Toc62626070 \h </w:instrText>
            </w:r>
            <w:r w:rsidR="007D6590">
              <w:rPr>
                <w:noProof/>
                <w:webHidden/>
              </w:rPr>
            </w:r>
            <w:r w:rsidR="007D6590">
              <w:rPr>
                <w:noProof/>
                <w:webHidden/>
              </w:rPr>
              <w:fldChar w:fldCharType="separate"/>
            </w:r>
            <w:r w:rsidR="00271CA8">
              <w:rPr>
                <w:noProof/>
                <w:webHidden/>
              </w:rPr>
              <w:t>2</w:t>
            </w:r>
            <w:r w:rsidR="007D6590">
              <w:rPr>
                <w:noProof/>
                <w:webHidden/>
              </w:rPr>
              <w:fldChar w:fldCharType="end"/>
            </w:r>
          </w:hyperlink>
        </w:p>
        <w:p w14:paraId="754DB506" w14:textId="4D1634D1"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71" w:history="1">
            <w:r w:rsidR="007D6590" w:rsidRPr="00826010">
              <w:rPr>
                <w:rStyle w:val="Hyperlink"/>
                <w:bCs/>
                <w:noProof/>
              </w:rPr>
              <w:t>1.3.1.</w:t>
            </w:r>
            <w:r w:rsidR="007D6590">
              <w:rPr>
                <w:rFonts w:asciiTheme="minorHAnsi" w:hAnsiTheme="minorHAnsi" w:cstheme="minorBidi"/>
                <w:noProof/>
                <w:sz w:val="22"/>
                <w:lang w:val="id-ID" w:eastAsia="id-ID"/>
              </w:rPr>
              <w:tab/>
            </w:r>
            <w:r w:rsidR="007D6590" w:rsidRPr="00826010">
              <w:rPr>
                <w:rStyle w:val="Hyperlink"/>
                <w:noProof/>
              </w:rPr>
              <w:t>Google Drive</w:t>
            </w:r>
            <w:r w:rsidR="007D6590">
              <w:rPr>
                <w:noProof/>
                <w:webHidden/>
              </w:rPr>
              <w:tab/>
            </w:r>
            <w:r w:rsidR="007D6590">
              <w:rPr>
                <w:noProof/>
                <w:webHidden/>
              </w:rPr>
              <w:fldChar w:fldCharType="begin"/>
            </w:r>
            <w:r w:rsidR="007D6590">
              <w:rPr>
                <w:noProof/>
                <w:webHidden/>
              </w:rPr>
              <w:instrText xml:space="preserve"> PAGEREF _Toc62626071 \h </w:instrText>
            </w:r>
            <w:r w:rsidR="007D6590">
              <w:rPr>
                <w:noProof/>
                <w:webHidden/>
              </w:rPr>
            </w:r>
            <w:r w:rsidR="007D6590">
              <w:rPr>
                <w:noProof/>
                <w:webHidden/>
              </w:rPr>
              <w:fldChar w:fldCharType="separate"/>
            </w:r>
            <w:r w:rsidR="00271CA8">
              <w:rPr>
                <w:noProof/>
                <w:webHidden/>
              </w:rPr>
              <w:t>2</w:t>
            </w:r>
            <w:r w:rsidR="007D6590">
              <w:rPr>
                <w:noProof/>
                <w:webHidden/>
              </w:rPr>
              <w:fldChar w:fldCharType="end"/>
            </w:r>
          </w:hyperlink>
        </w:p>
        <w:p w14:paraId="4126A762" w14:textId="40F19249"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72" w:history="1">
            <w:r w:rsidR="007D6590" w:rsidRPr="00826010">
              <w:rPr>
                <w:rStyle w:val="Hyperlink"/>
                <w:bCs/>
                <w:noProof/>
              </w:rPr>
              <w:t>1.3.2.</w:t>
            </w:r>
            <w:r w:rsidR="007D6590">
              <w:rPr>
                <w:rFonts w:asciiTheme="minorHAnsi" w:hAnsiTheme="minorHAnsi" w:cstheme="minorBidi"/>
                <w:noProof/>
                <w:sz w:val="22"/>
                <w:lang w:val="id-ID" w:eastAsia="id-ID"/>
              </w:rPr>
              <w:tab/>
            </w:r>
            <w:r w:rsidR="007D6590" w:rsidRPr="00826010">
              <w:rPr>
                <w:rStyle w:val="Hyperlink"/>
                <w:noProof/>
              </w:rPr>
              <w:t>Google Colab</w:t>
            </w:r>
            <w:r w:rsidR="007D6590">
              <w:rPr>
                <w:noProof/>
                <w:webHidden/>
              </w:rPr>
              <w:tab/>
            </w:r>
            <w:r w:rsidR="007D6590">
              <w:rPr>
                <w:noProof/>
                <w:webHidden/>
              </w:rPr>
              <w:fldChar w:fldCharType="begin"/>
            </w:r>
            <w:r w:rsidR="007D6590">
              <w:rPr>
                <w:noProof/>
                <w:webHidden/>
              </w:rPr>
              <w:instrText xml:space="preserve"> PAGEREF _Toc62626072 \h </w:instrText>
            </w:r>
            <w:r w:rsidR="007D6590">
              <w:rPr>
                <w:noProof/>
                <w:webHidden/>
              </w:rPr>
            </w:r>
            <w:r w:rsidR="007D6590">
              <w:rPr>
                <w:noProof/>
                <w:webHidden/>
              </w:rPr>
              <w:fldChar w:fldCharType="separate"/>
            </w:r>
            <w:r w:rsidR="00271CA8">
              <w:rPr>
                <w:noProof/>
                <w:webHidden/>
              </w:rPr>
              <w:t>3</w:t>
            </w:r>
            <w:r w:rsidR="007D6590">
              <w:rPr>
                <w:noProof/>
                <w:webHidden/>
              </w:rPr>
              <w:fldChar w:fldCharType="end"/>
            </w:r>
          </w:hyperlink>
        </w:p>
        <w:p w14:paraId="02F02C5A" w14:textId="415E4601"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73" w:history="1">
            <w:r w:rsidR="007D6590" w:rsidRPr="00826010">
              <w:rPr>
                <w:rStyle w:val="Hyperlink"/>
                <w:bCs/>
                <w:noProof/>
              </w:rPr>
              <w:t>1.3.3.</w:t>
            </w:r>
            <w:r w:rsidR="007D6590">
              <w:rPr>
                <w:rFonts w:asciiTheme="minorHAnsi" w:hAnsiTheme="minorHAnsi" w:cstheme="minorBidi"/>
                <w:noProof/>
                <w:sz w:val="22"/>
                <w:lang w:val="id-ID" w:eastAsia="id-ID"/>
              </w:rPr>
              <w:tab/>
            </w:r>
            <w:r w:rsidR="007D6590" w:rsidRPr="00826010">
              <w:rPr>
                <w:rStyle w:val="Hyperlink"/>
                <w:noProof/>
              </w:rPr>
              <w:t>Python</w:t>
            </w:r>
            <w:r w:rsidR="007D6590">
              <w:rPr>
                <w:noProof/>
                <w:webHidden/>
              </w:rPr>
              <w:tab/>
            </w:r>
            <w:r w:rsidR="007D6590">
              <w:rPr>
                <w:noProof/>
                <w:webHidden/>
              </w:rPr>
              <w:fldChar w:fldCharType="begin"/>
            </w:r>
            <w:r w:rsidR="007D6590">
              <w:rPr>
                <w:noProof/>
                <w:webHidden/>
              </w:rPr>
              <w:instrText xml:space="preserve"> PAGEREF _Toc62626073 \h </w:instrText>
            </w:r>
            <w:r w:rsidR="007D6590">
              <w:rPr>
                <w:noProof/>
                <w:webHidden/>
              </w:rPr>
            </w:r>
            <w:r w:rsidR="007D6590">
              <w:rPr>
                <w:noProof/>
                <w:webHidden/>
              </w:rPr>
              <w:fldChar w:fldCharType="separate"/>
            </w:r>
            <w:r w:rsidR="00271CA8">
              <w:rPr>
                <w:noProof/>
                <w:webHidden/>
              </w:rPr>
              <w:t>3</w:t>
            </w:r>
            <w:r w:rsidR="007D6590">
              <w:rPr>
                <w:noProof/>
                <w:webHidden/>
              </w:rPr>
              <w:fldChar w:fldCharType="end"/>
            </w:r>
          </w:hyperlink>
        </w:p>
        <w:p w14:paraId="52E232B0" w14:textId="045B08BD"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74" w:history="1">
            <w:r w:rsidR="007D6590" w:rsidRPr="00826010">
              <w:rPr>
                <w:rStyle w:val="Hyperlink"/>
                <w:bCs/>
                <w:noProof/>
              </w:rPr>
              <w:t>1.3.4.</w:t>
            </w:r>
            <w:r w:rsidR="007D6590">
              <w:rPr>
                <w:rFonts w:asciiTheme="minorHAnsi" w:hAnsiTheme="minorHAnsi" w:cstheme="minorBidi"/>
                <w:noProof/>
                <w:sz w:val="22"/>
                <w:lang w:val="id-ID" w:eastAsia="id-ID"/>
              </w:rPr>
              <w:tab/>
            </w:r>
            <w:r w:rsidR="007D6590" w:rsidRPr="00826010">
              <w:rPr>
                <w:rStyle w:val="Hyperlink"/>
                <w:noProof/>
              </w:rPr>
              <w:t>Yellowfin Business Intelligence</w:t>
            </w:r>
            <w:r w:rsidR="007D6590">
              <w:rPr>
                <w:noProof/>
                <w:webHidden/>
              </w:rPr>
              <w:tab/>
            </w:r>
            <w:r w:rsidR="007D6590">
              <w:rPr>
                <w:noProof/>
                <w:webHidden/>
              </w:rPr>
              <w:fldChar w:fldCharType="begin"/>
            </w:r>
            <w:r w:rsidR="007D6590">
              <w:rPr>
                <w:noProof/>
                <w:webHidden/>
              </w:rPr>
              <w:instrText xml:space="preserve"> PAGEREF _Toc62626074 \h </w:instrText>
            </w:r>
            <w:r w:rsidR="007D6590">
              <w:rPr>
                <w:noProof/>
                <w:webHidden/>
              </w:rPr>
            </w:r>
            <w:r w:rsidR="007D6590">
              <w:rPr>
                <w:noProof/>
                <w:webHidden/>
              </w:rPr>
              <w:fldChar w:fldCharType="separate"/>
            </w:r>
            <w:r w:rsidR="00271CA8">
              <w:rPr>
                <w:noProof/>
                <w:webHidden/>
              </w:rPr>
              <w:t>4</w:t>
            </w:r>
            <w:r w:rsidR="007D6590">
              <w:rPr>
                <w:noProof/>
                <w:webHidden/>
              </w:rPr>
              <w:fldChar w:fldCharType="end"/>
            </w:r>
          </w:hyperlink>
        </w:p>
        <w:p w14:paraId="4ABF7A68" w14:textId="273BD207" w:rsidR="007D6590" w:rsidRDefault="004E2825">
          <w:pPr>
            <w:pStyle w:val="TOC1"/>
            <w:tabs>
              <w:tab w:val="right" w:leader="dot" w:pos="9016"/>
            </w:tabs>
            <w:rPr>
              <w:rFonts w:asciiTheme="minorHAnsi" w:eastAsiaTheme="minorEastAsia" w:hAnsiTheme="minorHAnsi"/>
              <w:noProof/>
              <w:sz w:val="22"/>
              <w:lang w:eastAsia="id-ID"/>
            </w:rPr>
          </w:pPr>
          <w:hyperlink w:anchor="_Toc62626075" w:history="1">
            <w:r w:rsidR="007D6590" w:rsidRPr="00826010">
              <w:rPr>
                <w:rStyle w:val="Hyperlink"/>
                <w:noProof/>
              </w:rPr>
              <w:t>BAB II  PELAKSANAAN</w:t>
            </w:r>
            <w:r w:rsidR="007D6590">
              <w:rPr>
                <w:noProof/>
                <w:webHidden/>
              </w:rPr>
              <w:tab/>
            </w:r>
            <w:r w:rsidR="007D6590">
              <w:rPr>
                <w:noProof/>
                <w:webHidden/>
              </w:rPr>
              <w:fldChar w:fldCharType="begin"/>
            </w:r>
            <w:r w:rsidR="007D6590">
              <w:rPr>
                <w:noProof/>
                <w:webHidden/>
              </w:rPr>
              <w:instrText xml:space="preserve"> PAGEREF _Toc62626075 \h </w:instrText>
            </w:r>
            <w:r w:rsidR="007D6590">
              <w:rPr>
                <w:noProof/>
                <w:webHidden/>
              </w:rPr>
            </w:r>
            <w:r w:rsidR="007D6590">
              <w:rPr>
                <w:noProof/>
                <w:webHidden/>
              </w:rPr>
              <w:fldChar w:fldCharType="separate"/>
            </w:r>
            <w:r w:rsidR="00271CA8">
              <w:rPr>
                <w:noProof/>
                <w:webHidden/>
              </w:rPr>
              <w:t>5</w:t>
            </w:r>
            <w:r w:rsidR="007D6590">
              <w:rPr>
                <w:noProof/>
                <w:webHidden/>
              </w:rPr>
              <w:fldChar w:fldCharType="end"/>
            </w:r>
          </w:hyperlink>
        </w:p>
        <w:p w14:paraId="2EC7CAEA" w14:textId="23540809"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78" w:history="1">
            <w:r w:rsidR="007D6590" w:rsidRPr="00826010">
              <w:rPr>
                <w:rStyle w:val="Hyperlink"/>
                <w:bCs/>
                <w:noProof/>
              </w:rPr>
              <w:t>2.1.</w:t>
            </w:r>
            <w:r w:rsidR="007D6590">
              <w:rPr>
                <w:rFonts w:asciiTheme="minorHAnsi" w:hAnsiTheme="minorHAnsi" w:cstheme="minorBidi"/>
                <w:noProof/>
                <w:sz w:val="22"/>
                <w:lang w:val="id-ID" w:eastAsia="id-ID"/>
              </w:rPr>
              <w:tab/>
            </w:r>
            <w:r w:rsidR="007D6590" w:rsidRPr="00826010">
              <w:rPr>
                <w:rStyle w:val="Hyperlink"/>
                <w:bCs/>
                <w:noProof/>
              </w:rPr>
              <w:t>Tugas Praktik Kerja Lapangan</w:t>
            </w:r>
            <w:r w:rsidR="007D6590">
              <w:rPr>
                <w:noProof/>
                <w:webHidden/>
              </w:rPr>
              <w:tab/>
            </w:r>
            <w:r w:rsidR="007D6590">
              <w:rPr>
                <w:noProof/>
                <w:webHidden/>
              </w:rPr>
              <w:fldChar w:fldCharType="begin"/>
            </w:r>
            <w:r w:rsidR="007D6590">
              <w:rPr>
                <w:noProof/>
                <w:webHidden/>
              </w:rPr>
              <w:instrText xml:space="preserve"> PAGEREF _Toc62626078 \h </w:instrText>
            </w:r>
            <w:r w:rsidR="007D6590">
              <w:rPr>
                <w:noProof/>
                <w:webHidden/>
              </w:rPr>
            </w:r>
            <w:r w:rsidR="007D6590">
              <w:rPr>
                <w:noProof/>
                <w:webHidden/>
              </w:rPr>
              <w:fldChar w:fldCharType="separate"/>
            </w:r>
            <w:r w:rsidR="00271CA8">
              <w:rPr>
                <w:noProof/>
                <w:webHidden/>
              </w:rPr>
              <w:t>5</w:t>
            </w:r>
            <w:r w:rsidR="007D6590">
              <w:rPr>
                <w:noProof/>
                <w:webHidden/>
              </w:rPr>
              <w:fldChar w:fldCharType="end"/>
            </w:r>
          </w:hyperlink>
        </w:p>
        <w:p w14:paraId="41C03266" w14:textId="491299D4"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79" w:history="1">
            <w:r w:rsidR="007D6590" w:rsidRPr="00826010">
              <w:rPr>
                <w:rStyle w:val="Hyperlink"/>
                <w:bCs/>
                <w:noProof/>
              </w:rPr>
              <w:t>2.1.1.</w:t>
            </w:r>
            <w:r w:rsidR="007D6590">
              <w:rPr>
                <w:rFonts w:asciiTheme="minorHAnsi" w:hAnsiTheme="minorHAnsi" w:cstheme="minorBidi"/>
                <w:noProof/>
                <w:sz w:val="22"/>
                <w:lang w:val="id-ID" w:eastAsia="id-ID"/>
              </w:rPr>
              <w:tab/>
            </w:r>
            <w:r w:rsidR="007D6590" w:rsidRPr="00826010">
              <w:rPr>
                <w:rStyle w:val="Hyperlink"/>
                <w:noProof/>
              </w:rPr>
              <w:t>Analisa Data Transaksi Produk Retech</w:t>
            </w:r>
            <w:r w:rsidR="007D6590">
              <w:rPr>
                <w:noProof/>
                <w:webHidden/>
              </w:rPr>
              <w:tab/>
            </w:r>
            <w:r w:rsidR="007D6590">
              <w:rPr>
                <w:noProof/>
                <w:webHidden/>
              </w:rPr>
              <w:fldChar w:fldCharType="begin"/>
            </w:r>
            <w:r w:rsidR="007D6590">
              <w:rPr>
                <w:noProof/>
                <w:webHidden/>
              </w:rPr>
              <w:instrText xml:space="preserve"> PAGEREF _Toc62626079 \h </w:instrText>
            </w:r>
            <w:r w:rsidR="007D6590">
              <w:rPr>
                <w:noProof/>
                <w:webHidden/>
              </w:rPr>
            </w:r>
            <w:r w:rsidR="007D6590">
              <w:rPr>
                <w:noProof/>
                <w:webHidden/>
              </w:rPr>
              <w:fldChar w:fldCharType="separate"/>
            </w:r>
            <w:r w:rsidR="00271CA8">
              <w:rPr>
                <w:noProof/>
                <w:webHidden/>
              </w:rPr>
              <w:t>5</w:t>
            </w:r>
            <w:r w:rsidR="007D6590">
              <w:rPr>
                <w:noProof/>
                <w:webHidden/>
              </w:rPr>
              <w:fldChar w:fldCharType="end"/>
            </w:r>
          </w:hyperlink>
        </w:p>
        <w:p w14:paraId="055A4029" w14:textId="5A2FB832"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80" w:history="1">
            <w:r w:rsidR="007D6590" w:rsidRPr="00826010">
              <w:rPr>
                <w:rStyle w:val="Hyperlink"/>
                <w:bCs/>
                <w:noProof/>
              </w:rPr>
              <w:t>2.1.2.</w:t>
            </w:r>
            <w:r w:rsidR="007D6590">
              <w:rPr>
                <w:rFonts w:asciiTheme="minorHAnsi" w:hAnsiTheme="minorHAnsi" w:cstheme="minorBidi"/>
                <w:noProof/>
                <w:sz w:val="22"/>
                <w:lang w:val="id-ID" w:eastAsia="id-ID"/>
              </w:rPr>
              <w:tab/>
            </w:r>
            <w:r w:rsidR="007D6590" w:rsidRPr="00826010">
              <w:rPr>
                <w:rStyle w:val="Hyperlink"/>
                <w:noProof/>
              </w:rPr>
              <w:t>Analisa Data Angkutam Umum Kota Bandung</w:t>
            </w:r>
            <w:r w:rsidR="007D6590">
              <w:rPr>
                <w:noProof/>
                <w:webHidden/>
              </w:rPr>
              <w:tab/>
            </w:r>
            <w:r w:rsidR="007D6590">
              <w:rPr>
                <w:noProof/>
                <w:webHidden/>
              </w:rPr>
              <w:fldChar w:fldCharType="begin"/>
            </w:r>
            <w:r w:rsidR="007D6590">
              <w:rPr>
                <w:noProof/>
                <w:webHidden/>
              </w:rPr>
              <w:instrText xml:space="preserve"> PAGEREF _Toc62626080 \h </w:instrText>
            </w:r>
            <w:r w:rsidR="007D6590">
              <w:rPr>
                <w:noProof/>
                <w:webHidden/>
              </w:rPr>
            </w:r>
            <w:r w:rsidR="007D6590">
              <w:rPr>
                <w:noProof/>
                <w:webHidden/>
              </w:rPr>
              <w:fldChar w:fldCharType="separate"/>
            </w:r>
            <w:r w:rsidR="00271CA8">
              <w:rPr>
                <w:noProof/>
                <w:webHidden/>
              </w:rPr>
              <w:t>5</w:t>
            </w:r>
            <w:r w:rsidR="007D6590">
              <w:rPr>
                <w:noProof/>
                <w:webHidden/>
              </w:rPr>
              <w:fldChar w:fldCharType="end"/>
            </w:r>
          </w:hyperlink>
        </w:p>
        <w:p w14:paraId="725C14D9" w14:textId="4C3480FA"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81" w:history="1">
            <w:r w:rsidR="007D6590" w:rsidRPr="00826010">
              <w:rPr>
                <w:rStyle w:val="Hyperlink"/>
                <w:bCs/>
                <w:noProof/>
              </w:rPr>
              <w:t>2.2.</w:t>
            </w:r>
            <w:r w:rsidR="007D6590">
              <w:rPr>
                <w:rFonts w:asciiTheme="minorHAnsi" w:hAnsiTheme="minorHAnsi" w:cstheme="minorBidi"/>
                <w:noProof/>
                <w:sz w:val="22"/>
                <w:lang w:val="id-ID" w:eastAsia="id-ID"/>
              </w:rPr>
              <w:tab/>
            </w:r>
            <w:r w:rsidR="007D6590" w:rsidRPr="00826010">
              <w:rPr>
                <w:rStyle w:val="Hyperlink"/>
                <w:bCs/>
                <w:noProof/>
              </w:rPr>
              <w:t>Rancangan Analisa</w:t>
            </w:r>
            <w:r w:rsidR="007D6590">
              <w:rPr>
                <w:noProof/>
                <w:webHidden/>
              </w:rPr>
              <w:tab/>
            </w:r>
            <w:r w:rsidR="007D6590">
              <w:rPr>
                <w:noProof/>
                <w:webHidden/>
              </w:rPr>
              <w:fldChar w:fldCharType="begin"/>
            </w:r>
            <w:r w:rsidR="007D6590">
              <w:rPr>
                <w:noProof/>
                <w:webHidden/>
              </w:rPr>
              <w:instrText xml:space="preserve"> PAGEREF _Toc62626081 \h </w:instrText>
            </w:r>
            <w:r w:rsidR="007D6590">
              <w:rPr>
                <w:noProof/>
                <w:webHidden/>
              </w:rPr>
            </w:r>
            <w:r w:rsidR="007D6590">
              <w:rPr>
                <w:noProof/>
                <w:webHidden/>
              </w:rPr>
              <w:fldChar w:fldCharType="separate"/>
            </w:r>
            <w:r w:rsidR="00271CA8">
              <w:rPr>
                <w:noProof/>
                <w:webHidden/>
              </w:rPr>
              <w:t>6</w:t>
            </w:r>
            <w:r w:rsidR="007D6590">
              <w:rPr>
                <w:noProof/>
                <w:webHidden/>
              </w:rPr>
              <w:fldChar w:fldCharType="end"/>
            </w:r>
          </w:hyperlink>
        </w:p>
        <w:p w14:paraId="5198AC43" w14:textId="0F2A90DC"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85" w:history="1">
            <w:r w:rsidR="007D6590" w:rsidRPr="00826010">
              <w:rPr>
                <w:rStyle w:val="Hyperlink"/>
                <w:bCs/>
                <w:noProof/>
              </w:rPr>
              <w:t>2.2.1.</w:t>
            </w:r>
            <w:r w:rsidR="007D6590">
              <w:rPr>
                <w:rFonts w:asciiTheme="minorHAnsi" w:hAnsiTheme="minorHAnsi" w:cstheme="minorBidi"/>
                <w:noProof/>
                <w:sz w:val="22"/>
                <w:lang w:val="id-ID" w:eastAsia="id-ID"/>
              </w:rPr>
              <w:tab/>
            </w:r>
            <w:r w:rsidR="007D6590" w:rsidRPr="00826010">
              <w:rPr>
                <w:rStyle w:val="Hyperlink"/>
                <w:noProof/>
              </w:rPr>
              <w:t>Data Transaksi Produk Retech</w:t>
            </w:r>
            <w:r w:rsidR="007D6590">
              <w:rPr>
                <w:noProof/>
                <w:webHidden/>
              </w:rPr>
              <w:tab/>
            </w:r>
            <w:r w:rsidR="007D6590">
              <w:rPr>
                <w:noProof/>
                <w:webHidden/>
              </w:rPr>
              <w:fldChar w:fldCharType="begin"/>
            </w:r>
            <w:r w:rsidR="007D6590">
              <w:rPr>
                <w:noProof/>
                <w:webHidden/>
              </w:rPr>
              <w:instrText xml:space="preserve"> PAGEREF _Toc62626085 \h </w:instrText>
            </w:r>
            <w:r w:rsidR="007D6590">
              <w:rPr>
                <w:noProof/>
                <w:webHidden/>
              </w:rPr>
            </w:r>
            <w:r w:rsidR="007D6590">
              <w:rPr>
                <w:noProof/>
                <w:webHidden/>
              </w:rPr>
              <w:fldChar w:fldCharType="separate"/>
            </w:r>
            <w:r w:rsidR="00271CA8">
              <w:rPr>
                <w:noProof/>
                <w:webHidden/>
              </w:rPr>
              <w:t>6</w:t>
            </w:r>
            <w:r w:rsidR="007D6590">
              <w:rPr>
                <w:noProof/>
                <w:webHidden/>
              </w:rPr>
              <w:fldChar w:fldCharType="end"/>
            </w:r>
          </w:hyperlink>
        </w:p>
        <w:p w14:paraId="691561AD" w14:textId="064C0FAE"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86" w:history="1">
            <w:r w:rsidR="007D6590" w:rsidRPr="00826010">
              <w:rPr>
                <w:rStyle w:val="Hyperlink"/>
                <w:bCs/>
                <w:noProof/>
              </w:rPr>
              <w:t>2.2.2.</w:t>
            </w:r>
            <w:r w:rsidR="007D6590">
              <w:rPr>
                <w:rFonts w:asciiTheme="minorHAnsi" w:hAnsiTheme="minorHAnsi" w:cstheme="minorBidi"/>
                <w:noProof/>
                <w:sz w:val="22"/>
                <w:lang w:val="id-ID" w:eastAsia="id-ID"/>
              </w:rPr>
              <w:tab/>
            </w:r>
            <w:r w:rsidR="007D6590" w:rsidRPr="00826010">
              <w:rPr>
                <w:rStyle w:val="Hyperlink"/>
                <w:noProof/>
              </w:rPr>
              <w:t>Data Angkutan Umum Kota Bandung</w:t>
            </w:r>
            <w:r w:rsidR="007D6590">
              <w:rPr>
                <w:noProof/>
                <w:webHidden/>
              </w:rPr>
              <w:tab/>
            </w:r>
            <w:r w:rsidR="007D6590">
              <w:rPr>
                <w:noProof/>
                <w:webHidden/>
              </w:rPr>
              <w:fldChar w:fldCharType="begin"/>
            </w:r>
            <w:r w:rsidR="007D6590">
              <w:rPr>
                <w:noProof/>
                <w:webHidden/>
              </w:rPr>
              <w:instrText xml:space="preserve"> PAGEREF _Toc62626086 \h </w:instrText>
            </w:r>
            <w:r w:rsidR="007D6590">
              <w:rPr>
                <w:noProof/>
                <w:webHidden/>
              </w:rPr>
            </w:r>
            <w:r w:rsidR="007D6590">
              <w:rPr>
                <w:noProof/>
                <w:webHidden/>
              </w:rPr>
              <w:fldChar w:fldCharType="separate"/>
            </w:r>
            <w:r w:rsidR="00271CA8">
              <w:rPr>
                <w:noProof/>
                <w:webHidden/>
              </w:rPr>
              <w:t>6</w:t>
            </w:r>
            <w:r w:rsidR="007D6590">
              <w:rPr>
                <w:noProof/>
                <w:webHidden/>
              </w:rPr>
              <w:fldChar w:fldCharType="end"/>
            </w:r>
          </w:hyperlink>
        </w:p>
        <w:p w14:paraId="745113CB" w14:textId="03046B45"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87" w:history="1">
            <w:r w:rsidR="007D6590" w:rsidRPr="00826010">
              <w:rPr>
                <w:rStyle w:val="Hyperlink"/>
                <w:bCs/>
                <w:noProof/>
              </w:rPr>
              <w:t>2.3.</w:t>
            </w:r>
            <w:r w:rsidR="007D6590">
              <w:rPr>
                <w:rFonts w:asciiTheme="minorHAnsi" w:hAnsiTheme="minorHAnsi" w:cstheme="minorBidi"/>
                <w:noProof/>
                <w:sz w:val="22"/>
                <w:lang w:val="id-ID" w:eastAsia="id-ID"/>
              </w:rPr>
              <w:tab/>
            </w:r>
            <w:r w:rsidR="007D6590" w:rsidRPr="00826010">
              <w:rPr>
                <w:rStyle w:val="Hyperlink"/>
                <w:bCs/>
                <w:noProof/>
              </w:rPr>
              <w:t>Hasil Analisa</w:t>
            </w:r>
            <w:r w:rsidR="007D6590">
              <w:rPr>
                <w:noProof/>
                <w:webHidden/>
              </w:rPr>
              <w:tab/>
            </w:r>
            <w:r w:rsidR="007D6590">
              <w:rPr>
                <w:noProof/>
                <w:webHidden/>
              </w:rPr>
              <w:fldChar w:fldCharType="begin"/>
            </w:r>
            <w:r w:rsidR="007D6590">
              <w:rPr>
                <w:noProof/>
                <w:webHidden/>
              </w:rPr>
              <w:instrText xml:space="preserve"> PAGEREF _Toc62626087 \h </w:instrText>
            </w:r>
            <w:r w:rsidR="007D6590">
              <w:rPr>
                <w:noProof/>
                <w:webHidden/>
              </w:rPr>
            </w:r>
            <w:r w:rsidR="007D6590">
              <w:rPr>
                <w:noProof/>
                <w:webHidden/>
              </w:rPr>
              <w:fldChar w:fldCharType="separate"/>
            </w:r>
            <w:r w:rsidR="00271CA8">
              <w:rPr>
                <w:noProof/>
                <w:webHidden/>
              </w:rPr>
              <w:t>8</w:t>
            </w:r>
            <w:r w:rsidR="007D6590">
              <w:rPr>
                <w:noProof/>
                <w:webHidden/>
              </w:rPr>
              <w:fldChar w:fldCharType="end"/>
            </w:r>
          </w:hyperlink>
        </w:p>
        <w:p w14:paraId="65714CCD" w14:textId="539E94BD"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92" w:history="1">
            <w:r w:rsidR="007D6590" w:rsidRPr="00826010">
              <w:rPr>
                <w:rStyle w:val="Hyperlink"/>
                <w:bCs/>
                <w:noProof/>
              </w:rPr>
              <w:t>2.3.1.</w:t>
            </w:r>
            <w:r w:rsidR="007D6590">
              <w:rPr>
                <w:rFonts w:asciiTheme="minorHAnsi" w:hAnsiTheme="minorHAnsi" w:cstheme="minorBidi"/>
                <w:noProof/>
                <w:sz w:val="22"/>
                <w:lang w:val="id-ID" w:eastAsia="id-ID"/>
              </w:rPr>
              <w:tab/>
            </w:r>
            <w:r w:rsidR="007D6590" w:rsidRPr="00826010">
              <w:rPr>
                <w:rStyle w:val="Hyperlink"/>
                <w:noProof/>
              </w:rPr>
              <w:t>Data Transaksi Produk Retech</w:t>
            </w:r>
            <w:r w:rsidR="007D6590">
              <w:rPr>
                <w:noProof/>
                <w:webHidden/>
              </w:rPr>
              <w:tab/>
            </w:r>
            <w:r w:rsidR="007D6590">
              <w:rPr>
                <w:noProof/>
                <w:webHidden/>
              </w:rPr>
              <w:fldChar w:fldCharType="begin"/>
            </w:r>
            <w:r w:rsidR="007D6590">
              <w:rPr>
                <w:noProof/>
                <w:webHidden/>
              </w:rPr>
              <w:instrText xml:space="preserve"> PAGEREF _Toc62626092 \h </w:instrText>
            </w:r>
            <w:r w:rsidR="007D6590">
              <w:rPr>
                <w:noProof/>
                <w:webHidden/>
              </w:rPr>
            </w:r>
            <w:r w:rsidR="007D6590">
              <w:rPr>
                <w:noProof/>
                <w:webHidden/>
              </w:rPr>
              <w:fldChar w:fldCharType="separate"/>
            </w:r>
            <w:r w:rsidR="00271CA8">
              <w:rPr>
                <w:noProof/>
                <w:webHidden/>
              </w:rPr>
              <w:t>8</w:t>
            </w:r>
            <w:r w:rsidR="007D6590">
              <w:rPr>
                <w:noProof/>
                <w:webHidden/>
              </w:rPr>
              <w:fldChar w:fldCharType="end"/>
            </w:r>
          </w:hyperlink>
        </w:p>
        <w:p w14:paraId="469C50A1" w14:textId="3F79AC9C" w:rsidR="007D6590" w:rsidRDefault="004E2825">
          <w:pPr>
            <w:pStyle w:val="TOC3"/>
            <w:tabs>
              <w:tab w:val="left" w:pos="1320"/>
              <w:tab w:val="right" w:leader="dot" w:pos="9016"/>
            </w:tabs>
            <w:rPr>
              <w:rFonts w:asciiTheme="minorHAnsi" w:hAnsiTheme="minorHAnsi" w:cstheme="minorBidi"/>
              <w:noProof/>
              <w:sz w:val="22"/>
              <w:lang w:val="id-ID" w:eastAsia="id-ID"/>
            </w:rPr>
          </w:pPr>
          <w:hyperlink w:anchor="_Toc62626093" w:history="1">
            <w:r w:rsidR="007D6590" w:rsidRPr="00826010">
              <w:rPr>
                <w:rStyle w:val="Hyperlink"/>
                <w:bCs/>
                <w:noProof/>
              </w:rPr>
              <w:t>2.3.2.</w:t>
            </w:r>
            <w:r w:rsidR="007D6590">
              <w:rPr>
                <w:rFonts w:asciiTheme="minorHAnsi" w:hAnsiTheme="minorHAnsi" w:cstheme="minorBidi"/>
                <w:noProof/>
                <w:sz w:val="22"/>
                <w:lang w:val="id-ID" w:eastAsia="id-ID"/>
              </w:rPr>
              <w:tab/>
            </w:r>
            <w:r w:rsidR="007D6590" w:rsidRPr="00826010">
              <w:rPr>
                <w:rStyle w:val="Hyperlink"/>
                <w:noProof/>
              </w:rPr>
              <w:t>Data Angkutan Umum Kota Bandung</w:t>
            </w:r>
            <w:r w:rsidR="007D6590">
              <w:rPr>
                <w:noProof/>
                <w:webHidden/>
              </w:rPr>
              <w:tab/>
            </w:r>
            <w:r w:rsidR="007D6590">
              <w:rPr>
                <w:noProof/>
                <w:webHidden/>
              </w:rPr>
              <w:fldChar w:fldCharType="begin"/>
            </w:r>
            <w:r w:rsidR="007D6590">
              <w:rPr>
                <w:noProof/>
                <w:webHidden/>
              </w:rPr>
              <w:instrText xml:space="preserve"> PAGEREF _Toc62626093 \h </w:instrText>
            </w:r>
            <w:r w:rsidR="007D6590">
              <w:rPr>
                <w:noProof/>
                <w:webHidden/>
              </w:rPr>
            </w:r>
            <w:r w:rsidR="007D6590">
              <w:rPr>
                <w:noProof/>
                <w:webHidden/>
              </w:rPr>
              <w:fldChar w:fldCharType="separate"/>
            </w:r>
            <w:r w:rsidR="00271CA8">
              <w:rPr>
                <w:noProof/>
                <w:webHidden/>
              </w:rPr>
              <w:t>13</w:t>
            </w:r>
            <w:r w:rsidR="007D6590">
              <w:rPr>
                <w:noProof/>
                <w:webHidden/>
              </w:rPr>
              <w:fldChar w:fldCharType="end"/>
            </w:r>
          </w:hyperlink>
        </w:p>
        <w:p w14:paraId="75CE0980" w14:textId="533C15DC" w:rsidR="007D6590" w:rsidRDefault="004E2825">
          <w:pPr>
            <w:pStyle w:val="TOC1"/>
            <w:tabs>
              <w:tab w:val="right" w:leader="dot" w:pos="9016"/>
            </w:tabs>
            <w:rPr>
              <w:rFonts w:asciiTheme="minorHAnsi" w:eastAsiaTheme="minorEastAsia" w:hAnsiTheme="minorHAnsi"/>
              <w:noProof/>
              <w:sz w:val="22"/>
              <w:lang w:eastAsia="id-ID"/>
            </w:rPr>
          </w:pPr>
          <w:hyperlink w:anchor="_Toc62626094" w:history="1">
            <w:r w:rsidR="007D6590" w:rsidRPr="00826010">
              <w:rPr>
                <w:rStyle w:val="Hyperlink"/>
                <w:noProof/>
              </w:rPr>
              <w:t>BAB III  PENUTUP</w:t>
            </w:r>
            <w:r w:rsidR="007D6590">
              <w:rPr>
                <w:noProof/>
                <w:webHidden/>
              </w:rPr>
              <w:tab/>
            </w:r>
            <w:r w:rsidR="007D6590">
              <w:rPr>
                <w:noProof/>
                <w:webHidden/>
              </w:rPr>
              <w:fldChar w:fldCharType="begin"/>
            </w:r>
            <w:r w:rsidR="007D6590">
              <w:rPr>
                <w:noProof/>
                <w:webHidden/>
              </w:rPr>
              <w:instrText xml:space="preserve"> PAGEREF _Toc62626094 \h </w:instrText>
            </w:r>
            <w:r w:rsidR="007D6590">
              <w:rPr>
                <w:noProof/>
                <w:webHidden/>
              </w:rPr>
            </w:r>
            <w:r w:rsidR="007D6590">
              <w:rPr>
                <w:noProof/>
                <w:webHidden/>
              </w:rPr>
              <w:fldChar w:fldCharType="separate"/>
            </w:r>
            <w:r w:rsidR="00271CA8">
              <w:rPr>
                <w:noProof/>
                <w:webHidden/>
              </w:rPr>
              <w:t>29</w:t>
            </w:r>
            <w:r w:rsidR="007D6590">
              <w:rPr>
                <w:noProof/>
                <w:webHidden/>
              </w:rPr>
              <w:fldChar w:fldCharType="end"/>
            </w:r>
          </w:hyperlink>
        </w:p>
        <w:p w14:paraId="7C4F6B9B" w14:textId="2ABE7AC7"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96" w:history="1">
            <w:r w:rsidR="007D6590" w:rsidRPr="00826010">
              <w:rPr>
                <w:rStyle w:val="Hyperlink"/>
                <w:bCs/>
                <w:noProof/>
              </w:rPr>
              <w:t>3.1.</w:t>
            </w:r>
            <w:r w:rsidR="007D6590">
              <w:rPr>
                <w:rFonts w:asciiTheme="minorHAnsi" w:hAnsiTheme="minorHAnsi" w:cstheme="minorBidi"/>
                <w:noProof/>
                <w:sz w:val="22"/>
                <w:lang w:val="id-ID" w:eastAsia="id-ID"/>
              </w:rPr>
              <w:tab/>
            </w:r>
            <w:r w:rsidR="007D6590" w:rsidRPr="00826010">
              <w:rPr>
                <w:rStyle w:val="Hyperlink"/>
                <w:bCs/>
                <w:noProof/>
              </w:rPr>
              <w:t>Kesimpulan</w:t>
            </w:r>
            <w:r w:rsidR="007D6590">
              <w:rPr>
                <w:noProof/>
                <w:webHidden/>
              </w:rPr>
              <w:tab/>
            </w:r>
            <w:r w:rsidR="007D6590">
              <w:rPr>
                <w:noProof/>
                <w:webHidden/>
              </w:rPr>
              <w:fldChar w:fldCharType="begin"/>
            </w:r>
            <w:r w:rsidR="007D6590">
              <w:rPr>
                <w:noProof/>
                <w:webHidden/>
              </w:rPr>
              <w:instrText xml:space="preserve"> PAGEREF _Toc62626096 \h </w:instrText>
            </w:r>
            <w:r w:rsidR="007D6590">
              <w:rPr>
                <w:noProof/>
                <w:webHidden/>
              </w:rPr>
            </w:r>
            <w:r w:rsidR="007D6590">
              <w:rPr>
                <w:noProof/>
                <w:webHidden/>
              </w:rPr>
              <w:fldChar w:fldCharType="separate"/>
            </w:r>
            <w:r w:rsidR="00271CA8">
              <w:rPr>
                <w:noProof/>
                <w:webHidden/>
              </w:rPr>
              <w:t>29</w:t>
            </w:r>
            <w:r w:rsidR="007D6590">
              <w:rPr>
                <w:noProof/>
                <w:webHidden/>
              </w:rPr>
              <w:fldChar w:fldCharType="end"/>
            </w:r>
          </w:hyperlink>
        </w:p>
        <w:p w14:paraId="0DE0201C" w14:textId="027E29C3" w:rsidR="007D6590" w:rsidRDefault="004E2825">
          <w:pPr>
            <w:pStyle w:val="TOC2"/>
            <w:tabs>
              <w:tab w:val="left" w:pos="880"/>
              <w:tab w:val="right" w:leader="dot" w:pos="9016"/>
            </w:tabs>
            <w:rPr>
              <w:rFonts w:asciiTheme="minorHAnsi" w:hAnsiTheme="minorHAnsi" w:cstheme="minorBidi"/>
              <w:noProof/>
              <w:sz w:val="22"/>
              <w:lang w:val="id-ID" w:eastAsia="id-ID"/>
            </w:rPr>
          </w:pPr>
          <w:hyperlink w:anchor="_Toc62626097" w:history="1">
            <w:r w:rsidR="007D6590" w:rsidRPr="00826010">
              <w:rPr>
                <w:rStyle w:val="Hyperlink"/>
                <w:bCs/>
                <w:noProof/>
              </w:rPr>
              <w:t>3.2.</w:t>
            </w:r>
            <w:r w:rsidR="007D6590">
              <w:rPr>
                <w:rFonts w:asciiTheme="minorHAnsi" w:hAnsiTheme="minorHAnsi" w:cstheme="minorBidi"/>
                <w:noProof/>
                <w:sz w:val="22"/>
                <w:lang w:val="id-ID" w:eastAsia="id-ID"/>
              </w:rPr>
              <w:tab/>
            </w:r>
            <w:r w:rsidR="007D6590" w:rsidRPr="00826010">
              <w:rPr>
                <w:rStyle w:val="Hyperlink"/>
                <w:bCs/>
                <w:noProof/>
              </w:rPr>
              <w:t>Saran</w:t>
            </w:r>
            <w:r w:rsidR="007D6590">
              <w:rPr>
                <w:noProof/>
                <w:webHidden/>
              </w:rPr>
              <w:tab/>
            </w:r>
            <w:r w:rsidR="007D6590">
              <w:rPr>
                <w:noProof/>
                <w:webHidden/>
              </w:rPr>
              <w:fldChar w:fldCharType="begin"/>
            </w:r>
            <w:r w:rsidR="007D6590">
              <w:rPr>
                <w:noProof/>
                <w:webHidden/>
              </w:rPr>
              <w:instrText xml:space="preserve"> PAGEREF _Toc62626097 \h </w:instrText>
            </w:r>
            <w:r w:rsidR="007D6590">
              <w:rPr>
                <w:noProof/>
                <w:webHidden/>
              </w:rPr>
            </w:r>
            <w:r w:rsidR="007D6590">
              <w:rPr>
                <w:noProof/>
                <w:webHidden/>
              </w:rPr>
              <w:fldChar w:fldCharType="separate"/>
            </w:r>
            <w:r w:rsidR="00271CA8">
              <w:rPr>
                <w:noProof/>
                <w:webHidden/>
              </w:rPr>
              <w:t>29</w:t>
            </w:r>
            <w:r w:rsidR="007D6590">
              <w:rPr>
                <w:noProof/>
                <w:webHidden/>
              </w:rPr>
              <w:fldChar w:fldCharType="end"/>
            </w:r>
          </w:hyperlink>
        </w:p>
        <w:p w14:paraId="6A3C7CF4" w14:textId="64C869EA" w:rsidR="007D6590" w:rsidRDefault="004E2825">
          <w:pPr>
            <w:pStyle w:val="TOC1"/>
            <w:tabs>
              <w:tab w:val="right" w:leader="dot" w:pos="9016"/>
            </w:tabs>
            <w:rPr>
              <w:rFonts w:asciiTheme="minorHAnsi" w:eastAsiaTheme="minorEastAsia" w:hAnsiTheme="minorHAnsi"/>
              <w:noProof/>
              <w:sz w:val="22"/>
              <w:lang w:eastAsia="id-ID"/>
            </w:rPr>
          </w:pPr>
          <w:hyperlink w:anchor="_Toc62626098" w:history="1">
            <w:r w:rsidR="007D6590" w:rsidRPr="00826010">
              <w:rPr>
                <w:rStyle w:val="Hyperlink"/>
                <w:noProof/>
              </w:rPr>
              <w:t>DAFTAR PUSTAKA</w:t>
            </w:r>
            <w:r w:rsidR="007D6590">
              <w:rPr>
                <w:noProof/>
                <w:webHidden/>
              </w:rPr>
              <w:tab/>
            </w:r>
            <w:r w:rsidR="007D6590">
              <w:rPr>
                <w:noProof/>
                <w:webHidden/>
              </w:rPr>
              <w:fldChar w:fldCharType="begin"/>
            </w:r>
            <w:r w:rsidR="007D6590">
              <w:rPr>
                <w:noProof/>
                <w:webHidden/>
              </w:rPr>
              <w:instrText xml:space="preserve"> PAGEREF _Toc62626098 \h </w:instrText>
            </w:r>
            <w:r w:rsidR="007D6590">
              <w:rPr>
                <w:noProof/>
                <w:webHidden/>
              </w:rPr>
            </w:r>
            <w:r w:rsidR="007D6590">
              <w:rPr>
                <w:noProof/>
                <w:webHidden/>
              </w:rPr>
              <w:fldChar w:fldCharType="separate"/>
            </w:r>
            <w:r w:rsidR="00271CA8">
              <w:rPr>
                <w:noProof/>
                <w:webHidden/>
              </w:rPr>
              <w:t>30</w:t>
            </w:r>
            <w:r w:rsidR="007D6590">
              <w:rPr>
                <w:noProof/>
                <w:webHidden/>
              </w:rPr>
              <w:fldChar w:fldCharType="end"/>
            </w:r>
          </w:hyperlink>
        </w:p>
        <w:p w14:paraId="2D9291FB" w14:textId="0910A866" w:rsidR="007D6590" w:rsidRDefault="004E2825">
          <w:pPr>
            <w:pStyle w:val="TOC1"/>
            <w:tabs>
              <w:tab w:val="right" w:leader="dot" w:pos="9016"/>
            </w:tabs>
            <w:rPr>
              <w:rFonts w:asciiTheme="minorHAnsi" w:eastAsiaTheme="minorEastAsia" w:hAnsiTheme="minorHAnsi"/>
              <w:noProof/>
              <w:sz w:val="22"/>
              <w:lang w:eastAsia="id-ID"/>
            </w:rPr>
          </w:pPr>
          <w:hyperlink w:anchor="_Toc62626099" w:history="1">
            <w:r w:rsidR="007D6590" w:rsidRPr="00826010">
              <w:rPr>
                <w:rStyle w:val="Hyperlink"/>
                <w:noProof/>
              </w:rPr>
              <w:t>LAMPIRAN</w:t>
            </w:r>
            <w:r w:rsidR="007D6590">
              <w:rPr>
                <w:noProof/>
                <w:webHidden/>
              </w:rPr>
              <w:tab/>
            </w:r>
            <w:r w:rsidR="007D6590">
              <w:rPr>
                <w:noProof/>
                <w:webHidden/>
              </w:rPr>
              <w:fldChar w:fldCharType="begin"/>
            </w:r>
            <w:r w:rsidR="007D6590">
              <w:rPr>
                <w:noProof/>
                <w:webHidden/>
              </w:rPr>
              <w:instrText xml:space="preserve"> PAGEREF _Toc62626099 \h </w:instrText>
            </w:r>
            <w:r w:rsidR="007D6590">
              <w:rPr>
                <w:noProof/>
                <w:webHidden/>
              </w:rPr>
            </w:r>
            <w:r w:rsidR="007D6590">
              <w:rPr>
                <w:noProof/>
                <w:webHidden/>
              </w:rPr>
              <w:fldChar w:fldCharType="separate"/>
            </w:r>
            <w:r w:rsidR="00271CA8">
              <w:rPr>
                <w:noProof/>
                <w:webHidden/>
              </w:rPr>
              <w:t>31</w:t>
            </w:r>
            <w:r w:rsidR="007D6590">
              <w:rPr>
                <w:noProof/>
                <w:webHidden/>
              </w:rPr>
              <w:fldChar w:fldCharType="end"/>
            </w:r>
          </w:hyperlink>
        </w:p>
        <w:p w14:paraId="7D7B5526" w14:textId="6AF70EE4" w:rsidR="00AD471D" w:rsidRPr="00E46788" w:rsidRDefault="00D7728D" w:rsidP="00E46788">
          <w:pPr>
            <w:rPr>
              <w:rFonts w:cs="Times New Roman"/>
              <w:szCs w:val="24"/>
            </w:rPr>
          </w:pPr>
          <w:r>
            <w:rPr>
              <w:rFonts w:cs="Times New Roman"/>
              <w:szCs w:val="24"/>
            </w:rPr>
            <w:fldChar w:fldCharType="end"/>
          </w:r>
        </w:p>
      </w:sdtContent>
    </w:sdt>
    <w:p w14:paraId="637797E6" w14:textId="71ED5BA9" w:rsidR="00AD471D" w:rsidRDefault="00AD471D">
      <w:r>
        <w:br w:type="page"/>
      </w:r>
    </w:p>
    <w:p w14:paraId="1A0692A3" w14:textId="188F1FF2" w:rsidR="00475843" w:rsidRDefault="00AD471D" w:rsidP="00AB5232">
      <w:pPr>
        <w:pStyle w:val="Heading1"/>
        <w:jc w:val="center"/>
      </w:pPr>
      <w:bookmarkStart w:id="8" w:name="_Toc62626065"/>
      <w:r>
        <w:lastRenderedPageBreak/>
        <w:t>DAFTAR GAMBAR</w:t>
      </w:r>
      <w:bookmarkEnd w:id="8"/>
    </w:p>
    <w:p w14:paraId="45C956DD" w14:textId="77777777" w:rsidR="00C35093" w:rsidRPr="00C35093" w:rsidRDefault="00C35093" w:rsidP="00C35093"/>
    <w:p w14:paraId="664621E2" w14:textId="27F2E356" w:rsidR="00C35093" w:rsidRDefault="00C35093">
      <w:pPr>
        <w:pStyle w:val="TableofFigures"/>
        <w:tabs>
          <w:tab w:val="right" w:leader="dot" w:pos="9016"/>
        </w:tabs>
        <w:rPr>
          <w:rFonts w:asciiTheme="minorHAnsi" w:eastAsiaTheme="minorEastAsia" w:hAnsiTheme="minorHAnsi"/>
          <w:noProof/>
          <w:sz w:val="22"/>
          <w:lang w:eastAsia="id-ID"/>
        </w:rPr>
      </w:pPr>
      <w:r>
        <w:fldChar w:fldCharType="begin"/>
      </w:r>
      <w:r>
        <w:instrText xml:space="preserve"> TOC \h \z \c "Gambar 1." </w:instrText>
      </w:r>
      <w:r>
        <w:fldChar w:fldCharType="separate"/>
      </w:r>
      <w:hyperlink w:anchor="_Toc59368449" w:history="1">
        <w:r w:rsidRPr="00FB521C">
          <w:rPr>
            <w:rStyle w:val="Hyperlink"/>
            <w:noProof/>
          </w:rPr>
          <w:t>Gambar 1.1. Stuktur Perusahaan PT Absolut Data Indonesia</w:t>
        </w:r>
        <w:r>
          <w:rPr>
            <w:noProof/>
            <w:webHidden/>
          </w:rPr>
          <w:tab/>
        </w:r>
        <w:r>
          <w:rPr>
            <w:noProof/>
            <w:webHidden/>
          </w:rPr>
          <w:fldChar w:fldCharType="begin"/>
        </w:r>
        <w:r>
          <w:rPr>
            <w:noProof/>
            <w:webHidden/>
          </w:rPr>
          <w:instrText xml:space="preserve"> PAGEREF _Toc59368449 \h </w:instrText>
        </w:r>
        <w:r>
          <w:rPr>
            <w:noProof/>
            <w:webHidden/>
          </w:rPr>
        </w:r>
        <w:r>
          <w:rPr>
            <w:noProof/>
            <w:webHidden/>
          </w:rPr>
          <w:fldChar w:fldCharType="separate"/>
        </w:r>
        <w:r w:rsidR="00271CA8">
          <w:rPr>
            <w:noProof/>
            <w:webHidden/>
          </w:rPr>
          <w:t>2</w:t>
        </w:r>
        <w:r>
          <w:rPr>
            <w:noProof/>
            <w:webHidden/>
          </w:rPr>
          <w:fldChar w:fldCharType="end"/>
        </w:r>
      </w:hyperlink>
    </w:p>
    <w:p w14:paraId="2B8EBCE2" w14:textId="4ED77CED" w:rsidR="00C35093" w:rsidRDefault="004E2825">
      <w:pPr>
        <w:pStyle w:val="TableofFigures"/>
        <w:tabs>
          <w:tab w:val="right" w:leader="dot" w:pos="9016"/>
        </w:tabs>
        <w:rPr>
          <w:rFonts w:asciiTheme="minorHAnsi" w:eastAsiaTheme="minorEastAsia" w:hAnsiTheme="minorHAnsi"/>
          <w:noProof/>
          <w:sz w:val="22"/>
          <w:lang w:eastAsia="id-ID"/>
        </w:rPr>
      </w:pPr>
      <w:hyperlink w:anchor="_Toc59368450" w:history="1">
        <w:r w:rsidR="00C35093" w:rsidRPr="00FB521C">
          <w:rPr>
            <w:rStyle w:val="Hyperlink"/>
            <w:noProof/>
          </w:rPr>
          <w:t>Gambar 1.2. Aplikasi Google Drive</w:t>
        </w:r>
        <w:r w:rsidR="00C35093">
          <w:rPr>
            <w:noProof/>
            <w:webHidden/>
          </w:rPr>
          <w:tab/>
        </w:r>
        <w:r w:rsidR="00C35093">
          <w:rPr>
            <w:noProof/>
            <w:webHidden/>
          </w:rPr>
          <w:fldChar w:fldCharType="begin"/>
        </w:r>
        <w:r w:rsidR="00C35093">
          <w:rPr>
            <w:noProof/>
            <w:webHidden/>
          </w:rPr>
          <w:instrText xml:space="preserve"> PAGEREF _Toc59368450 \h </w:instrText>
        </w:r>
        <w:r w:rsidR="00C35093">
          <w:rPr>
            <w:noProof/>
            <w:webHidden/>
          </w:rPr>
        </w:r>
        <w:r w:rsidR="00C35093">
          <w:rPr>
            <w:noProof/>
            <w:webHidden/>
          </w:rPr>
          <w:fldChar w:fldCharType="separate"/>
        </w:r>
        <w:r w:rsidR="00271CA8">
          <w:rPr>
            <w:noProof/>
            <w:webHidden/>
          </w:rPr>
          <w:t>3</w:t>
        </w:r>
        <w:r w:rsidR="00C35093">
          <w:rPr>
            <w:noProof/>
            <w:webHidden/>
          </w:rPr>
          <w:fldChar w:fldCharType="end"/>
        </w:r>
      </w:hyperlink>
    </w:p>
    <w:p w14:paraId="51AAA22E" w14:textId="2AD4334B" w:rsidR="00E11B19" w:rsidRDefault="004E2825" w:rsidP="00E635DF">
      <w:pPr>
        <w:pStyle w:val="TableofFigures"/>
        <w:tabs>
          <w:tab w:val="right" w:leader="dot" w:pos="9016"/>
        </w:tabs>
        <w:rPr>
          <w:noProof/>
        </w:rPr>
      </w:pPr>
      <w:hyperlink w:anchor="_Toc59368451" w:history="1">
        <w:r w:rsidR="00C35093" w:rsidRPr="00FB521C">
          <w:rPr>
            <w:rStyle w:val="Hyperlink"/>
            <w:noProof/>
          </w:rPr>
          <w:t>Gambar 1.3. Fitur Yellowfin Business Intelligence</w:t>
        </w:r>
        <w:r w:rsidR="00C35093">
          <w:rPr>
            <w:noProof/>
            <w:webHidden/>
          </w:rPr>
          <w:tab/>
        </w:r>
        <w:r w:rsidR="00C35093">
          <w:rPr>
            <w:noProof/>
            <w:webHidden/>
          </w:rPr>
          <w:fldChar w:fldCharType="begin"/>
        </w:r>
        <w:r w:rsidR="00C35093">
          <w:rPr>
            <w:noProof/>
            <w:webHidden/>
          </w:rPr>
          <w:instrText xml:space="preserve"> PAGEREF _Toc59368451 \h </w:instrText>
        </w:r>
        <w:r w:rsidR="00C35093">
          <w:rPr>
            <w:noProof/>
            <w:webHidden/>
          </w:rPr>
        </w:r>
        <w:r w:rsidR="00C35093">
          <w:rPr>
            <w:noProof/>
            <w:webHidden/>
          </w:rPr>
          <w:fldChar w:fldCharType="separate"/>
        </w:r>
        <w:r w:rsidR="00271CA8">
          <w:rPr>
            <w:noProof/>
            <w:webHidden/>
          </w:rPr>
          <w:t>4</w:t>
        </w:r>
        <w:r w:rsidR="00C35093">
          <w:rPr>
            <w:noProof/>
            <w:webHidden/>
          </w:rPr>
          <w:fldChar w:fldCharType="end"/>
        </w:r>
      </w:hyperlink>
      <w:r w:rsidR="00C35093">
        <w:fldChar w:fldCharType="end"/>
      </w:r>
      <w:r w:rsidR="00E635DF">
        <w:fldChar w:fldCharType="begin"/>
      </w:r>
      <w:r w:rsidR="00E635DF">
        <w:instrText xml:space="preserve"> TOC \h \z \c "Gambar 2." </w:instrText>
      </w:r>
      <w:r w:rsidR="00E635DF">
        <w:fldChar w:fldCharType="separate"/>
      </w:r>
    </w:p>
    <w:p w14:paraId="1A1CAA03" w14:textId="5A9DA4C5" w:rsidR="00E11B19" w:rsidRDefault="004E2825">
      <w:pPr>
        <w:pStyle w:val="TableofFigures"/>
        <w:tabs>
          <w:tab w:val="right" w:leader="dot" w:pos="9016"/>
        </w:tabs>
        <w:rPr>
          <w:rFonts w:asciiTheme="minorHAnsi" w:eastAsiaTheme="minorEastAsia" w:hAnsiTheme="minorHAnsi"/>
          <w:noProof/>
          <w:sz w:val="22"/>
          <w:lang w:eastAsia="id-ID"/>
        </w:rPr>
      </w:pPr>
      <w:hyperlink w:anchor="_Toc62653596" w:history="1">
        <w:r w:rsidR="00E11B19" w:rsidRPr="00F311C5">
          <w:rPr>
            <w:rStyle w:val="Hyperlink"/>
            <w:noProof/>
          </w:rPr>
          <w:t>Gambar 2.1. Analisa terhadap perkembangan laba</w:t>
        </w:r>
        <w:r w:rsidR="00E11B19">
          <w:rPr>
            <w:noProof/>
            <w:webHidden/>
          </w:rPr>
          <w:tab/>
        </w:r>
        <w:r w:rsidR="00E11B19">
          <w:rPr>
            <w:noProof/>
            <w:webHidden/>
          </w:rPr>
          <w:fldChar w:fldCharType="begin"/>
        </w:r>
        <w:r w:rsidR="00E11B19">
          <w:rPr>
            <w:noProof/>
            <w:webHidden/>
          </w:rPr>
          <w:instrText xml:space="preserve"> PAGEREF _Toc62653596 \h </w:instrText>
        </w:r>
        <w:r w:rsidR="00E11B19">
          <w:rPr>
            <w:noProof/>
            <w:webHidden/>
          </w:rPr>
        </w:r>
        <w:r w:rsidR="00E11B19">
          <w:rPr>
            <w:noProof/>
            <w:webHidden/>
          </w:rPr>
          <w:fldChar w:fldCharType="separate"/>
        </w:r>
        <w:r w:rsidR="00271CA8">
          <w:rPr>
            <w:noProof/>
            <w:webHidden/>
          </w:rPr>
          <w:t>8</w:t>
        </w:r>
        <w:r w:rsidR="00E11B19">
          <w:rPr>
            <w:noProof/>
            <w:webHidden/>
          </w:rPr>
          <w:fldChar w:fldCharType="end"/>
        </w:r>
      </w:hyperlink>
    </w:p>
    <w:p w14:paraId="58B2ECC3" w14:textId="2A434E20" w:rsidR="00E11B19" w:rsidRDefault="004E2825">
      <w:pPr>
        <w:pStyle w:val="TableofFigures"/>
        <w:tabs>
          <w:tab w:val="right" w:leader="dot" w:pos="9016"/>
        </w:tabs>
        <w:rPr>
          <w:rFonts w:asciiTheme="minorHAnsi" w:eastAsiaTheme="minorEastAsia" w:hAnsiTheme="minorHAnsi"/>
          <w:noProof/>
          <w:sz w:val="22"/>
          <w:lang w:eastAsia="id-ID"/>
        </w:rPr>
      </w:pPr>
      <w:hyperlink w:anchor="_Toc62653597" w:history="1">
        <w:r w:rsidR="00E11B19" w:rsidRPr="00F311C5">
          <w:rPr>
            <w:rStyle w:val="Hyperlink"/>
            <w:noProof/>
          </w:rPr>
          <w:t>Gambar 2.2. Perbandingan banyaknya transaksi dengan keuntungan</w:t>
        </w:r>
        <w:r w:rsidR="00E11B19">
          <w:rPr>
            <w:noProof/>
            <w:webHidden/>
          </w:rPr>
          <w:tab/>
        </w:r>
        <w:r w:rsidR="00E11B19">
          <w:rPr>
            <w:noProof/>
            <w:webHidden/>
          </w:rPr>
          <w:fldChar w:fldCharType="begin"/>
        </w:r>
        <w:r w:rsidR="00E11B19">
          <w:rPr>
            <w:noProof/>
            <w:webHidden/>
          </w:rPr>
          <w:instrText xml:space="preserve"> PAGEREF _Toc62653597 \h </w:instrText>
        </w:r>
        <w:r w:rsidR="00E11B19">
          <w:rPr>
            <w:noProof/>
            <w:webHidden/>
          </w:rPr>
        </w:r>
        <w:r w:rsidR="00E11B19">
          <w:rPr>
            <w:noProof/>
            <w:webHidden/>
          </w:rPr>
          <w:fldChar w:fldCharType="separate"/>
        </w:r>
        <w:r w:rsidR="00271CA8">
          <w:rPr>
            <w:noProof/>
            <w:webHidden/>
          </w:rPr>
          <w:t>9</w:t>
        </w:r>
        <w:r w:rsidR="00E11B19">
          <w:rPr>
            <w:noProof/>
            <w:webHidden/>
          </w:rPr>
          <w:fldChar w:fldCharType="end"/>
        </w:r>
      </w:hyperlink>
    </w:p>
    <w:p w14:paraId="6331CD1B" w14:textId="1B778F53" w:rsidR="00E11B19" w:rsidRDefault="004E2825">
      <w:pPr>
        <w:pStyle w:val="TableofFigures"/>
        <w:tabs>
          <w:tab w:val="right" w:leader="dot" w:pos="9016"/>
        </w:tabs>
        <w:rPr>
          <w:rFonts w:asciiTheme="minorHAnsi" w:eastAsiaTheme="minorEastAsia" w:hAnsiTheme="minorHAnsi"/>
          <w:noProof/>
          <w:sz w:val="22"/>
          <w:lang w:eastAsia="id-ID"/>
        </w:rPr>
      </w:pPr>
      <w:hyperlink w:anchor="_Toc62653598" w:history="1">
        <w:r w:rsidR="00E11B19" w:rsidRPr="00F311C5">
          <w:rPr>
            <w:rStyle w:val="Hyperlink"/>
            <w:noProof/>
          </w:rPr>
          <w:t>Gambar 2.3. Korelasi antara banyaknya transaksi dengan jumlah penjualan produk</w:t>
        </w:r>
        <w:r w:rsidR="00E11B19">
          <w:rPr>
            <w:noProof/>
            <w:webHidden/>
          </w:rPr>
          <w:tab/>
        </w:r>
        <w:r w:rsidR="00E11B19">
          <w:rPr>
            <w:noProof/>
            <w:webHidden/>
          </w:rPr>
          <w:fldChar w:fldCharType="begin"/>
        </w:r>
        <w:r w:rsidR="00E11B19">
          <w:rPr>
            <w:noProof/>
            <w:webHidden/>
          </w:rPr>
          <w:instrText xml:space="preserve"> PAGEREF _Toc62653598 \h </w:instrText>
        </w:r>
        <w:r w:rsidR="00E11B19">
          <w:rPr>
            <w:noProof/>
            <w:webHidden/>
          </w:rPr>
        </w:r>
        <w:r w:rsidR="00E11B19">
          <w:rPr>
            <w:noProof/>
            <w:webHidden/>
          </w:rPr>
          <w:fldChar w:fldCharType="separate"/>
        </w:r>
        <w:r w:rsidR="00271CA8">
          <w:rPr>
            <w:noProof/>
            <w:webHidden/>
          </w:rPr>
          <w:t>9</w:t>
        </w:r>
        <w:r w:rsidR="00E11B19">
          <w:rPr>
            <w:noProof/>
            <w:webHidden/>
          </w:rPr>
          <w:fldChar w:fldCharType="end"/>
        </w:r>
      </w:hyperlink>
    </w:p>
    <w:p w14:paraId="08965D9A" w14:textId="38DEC2A3" w:rsidR="00E11B19" w:rsidRDefault="004E2825">
      <w:pPr>
        <w:pStyle w:val="TableofFigures"/>
        <w:tabs>
          <w:tab w:val="right" w:leader="dot" w:pos="9016"/>
        </w:tabs>
        <w:rPr>
          <w:rFonts w:asciiTheme="minorHAnsi" w:eastAsiaTheme="minorEastAsia" w:hAnsiTheme="minorHAnsi"/>
          <w:noProof/>
          <w:sz w:val="22"/>
          <w:lang w:eastAsia="id-ID"/>
        </w:rPr>
      </w:pPr>
      <w:hyperlink w:anchor="_Toc62653599" w:history="1">
        <w:r w:rsidR="00E11B19" w:rsidRPr="00F311C5">
          <w:rPr>
            <w:rStyle w:val="Hyperlink"/>
            <w:noProof/>
          </w:rPr>
          <w:t>Gambar 2.4. Perbandingan produk dengan keuntungan</w:t>
        </w:r>
        <w:r w:rsidR="00E11B19">
          <w:rPr>
            <w:noProof/>
            <w:webHidden/>
          </w:rPr>
          <w:tab/>
        </w:r>
        <w:r w:rsidR="00E11B19">
          <w:rPr>
            <w:noProof/>
            <w:webHidden/>
          </w:rPr>
          <w:fldChar w:fldCharType="begin"/>
        </w:r>
        <w:r w:rsidR="00E11B19">
          <w:rPr>
            <w:noProof/>
            <w:webHidden/>
          </w:rPr>
          <w:instrText xml:space="preserve"> PAGEREF _Toc62653599 \h </w:instrText>
        </w:r>
        <w:r w:rsidR="00E11B19">
          <w:rPr>
            <w:noProof/>
            <w:webHidden/>
          </w:rPr>
        </w:r>
        <w:r w:rsidR="00E11B19">
          <w:rPr>
            <w:noProof/>
            <w:webHidden/>
          </w:rPr>
          <w:fldChar w:fldCharType="separate"/>
        </w:r>
        <w:r w:rsidR="00271CA8">
          <w:rPr>
            <w:noProof/>
            <w:webHidden/>
          </w:rPr>
          <w:t>10</w:t>
        </w:r>
        <w:r w:rsidR="00E11B19">
          <w:rPr>
            <w:noProof/>
            <w:webHidden/>
          </w:rPr>
          <w:fldChar w:fldCharType="end"/>
        </w:r>
      </w:hyperlink>
    </w:p>
    <w:p w14:paraId="0B9199CA" w14:textId="5B46BC1E"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0" w:history="1">
        <w:r w:rsidR="00E11B19" w:rsidRPr="00F311C5">
          <w:rPr>
            <w:rStyle w:val="Hyperlink"/>
            <w:noProof/>
          </w:rPr>
          <w:t>Gambar 2.5. Diskon yang diberikan terhadap produk</w:t>
        </w:r>
        <w:r w:rsidR="00E11B19">
          <w:rPr>
            <w:noProof/>
            <w:webHidden/>
          </w:rPr>
          <w:tab/>
        </w:r>
        <w:r w:rsidR="00E11B19">
          <w:rPr>
            <w:noProof/>
            <w:webHidden/>
          </w:rPr>
          <w:fldChar w:fldCharType="begin"/>
        </w:r>
        <w:r w:rsidR="00E11B19">
          <w:rPr>
            <w:noProof/>
            <w:webHidden/>
          </w:rPr>
          <w:instrText xml:space="preserve"> PAGEREF _Toc62653600 \h </w:instrText>
        </w:r>
        <w:r w:rsidR="00E11B19">
          <w:rPr>
            <w:noProof/>
            <w:webHidden/>
          </w:rPr>
        </w:r>
        <w:r w:rsidR="00E11B19">
          <w:rPr>
            <w:noProof/>
            <w:webHidden/>
          </w:rPr>
          <w:fldChar w:fldCharType="separate"/>
        </w:r>
        <w:r w:rsidR="00271CA8">
          <w:rPr>
            <w:noProof/>
            <w:webHidden/>
          </w:rPr>
          <w:t>10</w:t>
        </w:r>
        <w:r w:rsidR="00E11B19">
          <w:rPr>
            <w:noProof/>
            <w:webHidden/>
          </w:rPr>
          <w:fldChar w:fldCharType="end"/>
        </w:r>
      </w:hyperlink>
    </w:p>
    <w:p w14:paraId="6BC5A0BD" w14:textId="2CB32320"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1" w:history="1">
        <w:r w:rsidR="00E11B19" w:rsidRPr="00F311C5">
          <w:rPr>
            <w:rStyle w:val="Hyperlink"/>
            <w:noProof/>
          </w:rPr>
          <w:t>Gambar 2.6. Transaksi yang dilakukan agen terhadap produk</w:t>
        </w:r>
        <w:r w:rsidR="00E11B19">
          <w:rPr>
            <w:noProof/>
            <w:webHidden/>
          </w:rPr>
          <w:tab/>
        </w:r>
        <w:r w:rsidR="00E11B19">
          <w:rPr>
            <w:noProof/>
            <w:webHidden/>
          </w:rPr>
          <w:fldChar w:fldCharType="begin"/>
        </w:r>
        <w:r w:rsidR="00E11B19">
          <w:rPr>
            <w:noProof/>
            <w:webHidden/>
          </w:rPr>
          <w:instrText xml:space="preserve"> PAGEREF _Toc62653601 \h </w:instrText>
        </w:r>
        <w:r w:rsidR="00E11B19">
          <w:rPr>
            <w:noProof/>
            <w:webHidden/>
          </w:rPr>
        </w:r>
        <w:r w:rsidR="00E11B19">
          <w:rPr>
            <w:noProof/>
            <w:webHidden/>
          </w:rPr>
          <w:fldChar w:fldCharType="separate"/>
        </w:r>
        <w:r w:rsidR="00271CA8">
          <w:rPr>
            <w:noProof/>
            <w:webHidden/>
          </w:rPr>
          <w:t>11</w:t>
        </w:r>
        <w:r w:rsidR="00E11B19">
          <w:rPr>
            <w:noProof/>
            <w:webHidden/>
          </w:rPr>
          <w:fldChar w:fldCharType="end"/>
        </w:r>
      </w:hyperlink>
    </w:p>
    <w:p w14:paraId="17B46202" w14:textId="01E57C8D"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2" w:history="1">
        <w:r w:rsidR="00E11B19" w:rsidRPr="00F311C5">
          <w:rPr>
            <w:rStyle w:val="Hyperlink"/>
            <w:noProof/>
          </w:rPr>
          <w:t>Gambar 2.7. Korelasi antara jumlah penjualan produk dengan keuntungan</w:t>
        </w:r>
        <w:r w:rsidR="00E11B19">
          <w:rPr>
            <w:noProof/>
            <w:webHidden/>
          </w:rPr>
          <w:tab/>
        </w:r>
        <w:r w:rsidR="00E11B19">
          <w:rPr>
            <w:noProof/>
            <w:webHidden/>
          </w:rPr>
          <w:fldChar w:fldCharType="begin"/>
        </w:r>
        <w:r w:rsidR="00E11B19">
          <w:rPr>
            <w:noProof/>
            <w:webHidden/>
          </w:rPr>
          <w:instrText xml:space="preserve"> PAGEREF _Toc62653602 \h </w:instrText>
        </w:r>
        <w:r w:rsidR="00E11B19">
          <w:rPr>
            <w:noProof/>
            <w:webHidden/>
          </w:rPr>
        </w:r>
        <w:r w:rsidR="00E11B19">
          <w:rPr>
            <w:noProof/>
            <w:webHidden/>
          </w:rPr>
          <w:fldChar w:fldCharType="separate"/>
        </w:r>
        <w:r w:rsidR="00271CA8">
          <w:rPr>
            <w:noProof/>
            <w:webHidden/>
          </w:rPr>
          <w:t>12</w:t>
        </w:r>
        <w:r w:rsidR="00E11B19">
          <w:rPr>
            <w:noProof/>
            <w:webHidden/>
          </w:rPr>
          <w:fldChar w:fldCharType="end"/>
        </w:r>
      </w:hyperlink>
    </w:p>
    <w:p w14:paraId="7E209734" w14:textId="673720A2"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3" w:history="1">
        <w:r w:rsidR="00E11B19" w:rsidRPr="00F311C5">
          <w:rPr>
            <w:rStyle w:val="Hyperlink"/>
            <w:noProof/>
          </w:rPr>
          <w:t>Gambar 2.8. Korelasi antara modal dengan harga jual eceran</w:t>
        </w:r>
        <w:r w:rsidR="00E11B19">
          <w:rPr>
            <w:noProof/>
            <w:webHidden/>
          </w:rPr>
          <w:tab/>
        </w:r>
        <w:r w:rsidR="00E11B19">
          <w:rPr>
            <w:noProof/>
            <w:webHidden/>
          </w:rPr>
          <w:fldChar w:fldCharType="begin"/>
        </w:r>
        <w:r w:rsidR="00E11B19">
          <w:rPr>
            <w:noProof/>
            <w:webHidden/>
          </w:rPr>
          <w:instrText xml:space="preserve"> PAGEREF _Toc62653603 \h </w:instrText>
        </w:r>
        <w:r w:rsidR="00E11B19">
          <w:rPr>
            <w:noProof/>
            <w:webHidden/>
          </w:rPr>
        </w:r>
        <w:r w:rsidR="00E11B19">
          <w:rPr>
            <w:noProof/>
            <w:webHidden/>
          </w:rPr>
          <w:fldChar w:fldCharType="separate"/>
        </w:r>
        <w:r w:rsidR="00271CA8">
          <w:rPr>
            <w:noProof/>
            <w:webHidden/>
          </w:rPr>
          <w:t>12</w:t>
        </w:r>
        <w:r w:rsidR="00E11B19">
          <w:rPr>
            <w:noProof/>
            <w:webHidden/>
          </w:rPr>
          <w:fldChar w:fldCharType="end"/>
        </w:r>
      </w:hyperlink>
    </w:p>
    <w:p w14:paraId="435593BC" w14:textId="1BD84399"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4" w:history="1">
        <w:r w:rsidR="00E11B19" w:rsidRPr="00F311C5">
          <w:rPr>
            <w:rStyle w:val="Hyperlink"/>
            <w:noProof/>
          </w:rPr>
          <w:t>Gambar 2.9. Jumlah Angkot</w:t>
        </w:r>
        <w:r w:rsidR="00E11B19">
          <w:rPr>
            <w:noProof/>
            <w:webHidden/>
          </w:rPr>
          <w:tab/>
        </w:r>
        <w:r w:rsidR="00E11B19">
          <w:rPr>
            <w:noProof/>
            <w:webHidden/>
          </w:rPr>
          <w:fldChar w:fldCharType="begin"/>
        </w:r>
        <w:r w:rsidR="00E11B19">
          <w:rPr>
            <w:noProof/>
            <w:webHidden/>
          </w:rPr>
          <w:instrText xml:space="preserve"> PAGEREF _Toc62653604 \h </w:instrText>
        </w:r>
        <w:r w:rsidR="00E11B19">
          <w:rPr>
            <w:noProof/>
            <w:webHidden/>
          </w:rPr>
        </w:r>
        <w:r w:rsidR="00E11B19">
          <w:rPr>
            <w:noProof/>
            <w:webHidden/>
          </w:rPr>
          <w:fldChar w:fldCharType="separate"/>
        </w:r>
        <w:r w:rsidR="00271CA8">
          <w:rPr>
            <w:noProof/>
            <w:webHidden/>
          </w:rPr>
          <w:t>13</w:t>
        </w:r>
        <w:r w:rsidR="00E11B19">
          <w:rPr>
            <w:noProof/>
            <w:webHidden/>
          </w:rPr>
          <w:fldChar w:fldCharType="end"/>
        </w:r>
      </w:hyperlink>
    </w:p>
    <w:p w14:paraId="4511783A" w14:textId="46F0292D"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5" w:history="1">
        <w:r w:rsidR="00E11B19" w:rsidRPr="00F311C5">
          <w:rPr>
            <w:rStyle w:val="Hyperlink"/>
            <w:noProof/>
          </w:rPr>
          <w:t>Gambar 2.10. Usia Angkot</w:t>
        </w:r>
        <w:r w:rsidR="00E11B19">
          <w:rPr>
            <w:noProof/>
            <w:webHidden/>
          </w:rPr>
          <w:tab/>
        </w:r>
        <w:r w:rsidR="00E11B19">
          <w:rPr>
            <w:noProof/>
            <w:webHidden/>
          </w:rPr>
          <w:fldChar w:fldCharType="begin"/>
        </w:r>
        <w:r w:rsidR="00E11B19">
          <w:rPr>
            <w:noProof/>
            <w:webHidden/>
          </w:rPr>
          <w:instrText xml:space="preserve"> PAGEREF _Toc62653605 \h </w:instrText>
        </w:r>
        <w:r w:rsidR="00E11B19">
          <w:rPr>
            <w:noProof/>
            <w:webHidden/>
          </w:rPr>
        </w:r>
        <w:r w:rsidR="00E11B19">
          <w:rPr>
            <w:noProof/>
            <w:webHidden/>
          </w:rPr>
          <w:fldChar w:fldCharType="separate"/>
        </w:r>
        <w:r w:rsidR="00271CA8">
          <w:rPr>
            <w:noProof/>
            <w:webHidden/>
          </w:rPr>
          <w:t>14</w:t>
        </w:r>
        <w:r w:rsidR="00E11B19">
          <w:rPr>
            <w:noProof/>
            <w:webHidden/>
          </w:rPr>
          <w:fldChar w:fldCharType="end"/>
        </w:r>
      </w:hyperlink>
    </w:p>
    <w:p w14:paraId="4A3E163F" w14:textId="74352DF9"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6" w:history="1">
        <w:r w:rsidR="00E11B19" w:rsidRPr="00F311C5">
          <w:rPr>
            <w:rStyle w:val="Hyperlink"/>
            <w:noProof/>
          </w:rPr>
          <w:t>Gambar 2.11. Status Pajak</w:t>
        </w:r>
        <w:r w:rsidR="00E11B19">
          <w:rPr>
            <w:noProof/>
            <w:webHidden/>
          </w:rPr>
          <w:tab/>
        </w:r>
        <w:r w:rsidR="00E11B19">
          <w:rPr>
            <w:noProof/>
            <w:webHidden/>
          </w:rPr>
          <w:fldChar w:fldCharType="begin"/>
        </w:r>
        <w:r w:rsidR="00E11B19">
          <w:rPr>
            <w:noProof/>
            <w:webHidden/>
          </w:rPr>
          <w:instrText xml:space="preserve"> PAGEREF _Toc62653606 \h </w:instrText>
        </w:r>
        <w:r w:rsidR="00E11B19">
          <w:rPr>
            <w:noProof/>
            <w:webHidden/>
          </w:rPr>
        </w:r>
        <w:r w:rsidR="00E11B19">
          <w:rPr>
            <w:noProof/>
            <w:webHidden/>
          </w:rPr>
          <w:fldChar w:fldCharType="separate"/>
        </w:r>
        <w:r w:rsidR="00271CA8">
          <w:rPr>
            <w:noProof/>
            <w:webHidden/>
          </w:rPr>
          <w:t>14</w:t>
        </w:r>
        <w:r w:rsidR="00E11B19">
          <w:rPr>
            <w:noProof/>
            <w:webHidden/>
          </w:rPr>
          <w:fldChar w:fldCharType="end"/>
        </w:r>
      </w:hyperlink>
    </w:p>
    <w:p w14:paraId="4AE84C2C" w14:textId="070A2CF0"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7" w:history="1">
        <w:r w:rsidR="00E11B19" w:rsidRPr="00F311C5">
          <w:rPr>
            <w:rStyle w:val="Hyperlink"/>
            <w:noProof/>
          </w:rPr>
          <w:t>Gambar 2.12. Status Uji Kir</w:t>
        </w:r>
        <w:r w:rsidR="00E11B19">
          <w:rPr>
            <w:noProof/>
            <w:webHidden/>
          </w:rPr>
          <w:tab/>
        </w:r>
        <w:r w:rsidR="00E11B19">
          <w:rPr>
            <w:noProof/>
            <w:webHidden/>
          </w:rPr>
          <w:fldChar w:fldCharType="begin"/>
        </w:r>
        <w:r w:rsidR="00E11B19">
          <w:rPr>
            <w:noProof/>
            <w:webHidden/>
          </w:rPr>
          <w:instrText xml:space="preserve"> PAGEREF _Toc62653607 \h </w:instrText>
        </w:r>
        <w:r w:rsidR="00E11B19">
          <w:rPr>
            <w:noProof/>
            <w:webHidden/>
          </w:rPr>
        </w:r>
        <w:r w:rsidR="00E11B19">
          <w:rPr>
            <w:noProof/>
            <w:webHidden/>
          </w:rPr>
          <w:fldChar w:fldCharType="separate"/>
        </w:r>
        <w:r w:rsidR="00271CA8">
          <w:rPr>
            <w:noProof/>
            <w:webHidden/>
          </w:rPr>
          <w:t>15</w:t>
        </w:r>
        <w:r w:rsidR="00E11B19">
          <w:rPr>
            <w:noProof/>
            <w:webHidden/>
          </w:rPr>
          <w:fldChar w:fldCharType="end"/>
        </w:r>
      </w:hyperlink>
    </w:p>
    <w:p w14:paraId="4CBF134B" w14:textId="1046D36D"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8" w:history="1">
        <w:r w:rsidR="00E11B19" w:rsidRPr="00F311C5">
          <w:rPr>
            <w:rStyle w:val="Hyperlink"/>
            <w:noProof/>
          </w:rPr>
          <w:t>Gambar 2.13. Data Angkot Pembayaran Pajak Per Jurusan</w:t>
        </w:r>
        <w:r w:rsidR="00E11B19">
          <w:rPr>
            <w:noProof/>
            <w:webHidden/>
          </w:rPr>
          <w:tab/>
        </w:r>
        <w:r w:rsidR="00E11B19">
          <w:rPr>
            <w:noProof/>
            <w:webHidden/>
          </w:rPr>
          <w:fldChar w:fldCharType="begin"/>
        </w:r>
        <w:r w:rsidR="00E11B19">
          <w:rPr>
            <w:noProof/>
            <w:webHidden/>
          </w:rPr>
          <w:instrText xml:space="preserve"> PAGEREF _Toc62653608 \h </w:instrText>
        </w:r>
        <w:r w:rsidR="00E11B19">
          <w:rPr>
            <w:noProof/>
            <w:webHidden/>
          </w:rPr>
        </w:r>
        <w:r w:rsidR="00E11B19">
          <w:rPr>
            <w:noProof/>
            <w:webHidden/>
          </w:rPr>
          <w:fldChar w:fldCharType="separate"/>
        </w:r>
        <w:r w:rsidR="00271CA8">
          <w:rPr>
            <w:noProof/>
            <w:webHidden/>
          </w:rPr>
          <w:t>15</w:t>
        </w:r>
        <w:r w:rsidR="00E11B19">
          <w:rPr>
            <w:noProof/>
            <w:webHidden/>
          </w:rPr>
          <w:fldChar w:fldCharType="end"/>
        </w:r>
      </w:hyperlink>
    </w:p>
    <w:p w14:paraId="5953FFE2" w14:textId="45AA542A"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09" w:history="1">
        <w:r w:rsidR="00E11B19" w:rsidRPr="00F311C5">
          <w:rPr>
            <w:rStyle w:val="Hyperlink"/>
            <w:noProof/>
          </w:rPr>
          <w:t>Gambar 2.14. Data Angkot Uji Kir Per Jurusan</w:t>
        </w:r>
        <w:r w:rsidR="00E11B19">
          <w:rPr>
            <w:noProof/>
            <w:webHidden/>
          </w:rPr>
          <w:tab/>
        </w:r>
        <w:r w:rsidR="00E11B19">
          <w:rPr>
            <w:noProof/>
            <w:webHidden/>
          </w:rPr>
          <w:fldChar w:fldCharType="begin"/>
        </w:r>
        <w:r w:rsidR="00E11B19">
          <w:rPr>
            <w:noProof/>
            <w:webHidden/>
          </w:rPr>
          <w:instrText xml:space="preserve"> PAGEREF _Toc62653609 \h </w:instrText>
        </w:r>
        <w:r w:rsidR="00E11B19">
          <w:rPr>
            <w:noProof/>
            <w:webHidden/>
          </w:rPr>
        </w:r>
        <w:r w:rsidR="00E11B19">
          <w:rPr>
            <w:noProof/>
            <w:webHidden/>
          </w:rPr>
          <w:fldChar w:fldCharType="separate"/>
        </w:r>
        <w:r w:rsidR="00271CA8">
          <w:rPr>
            <w:noProof/>
            <w:webHidden/>
          </w:rPr>
          <w:t>16</w:t>
        </w:r>
        <w:r w:rsidR="00E11B19">
          <w:rPr>
            <w:noProof/>
            <w:webHidden/>
          </w:rPr>
          <w:fldChar w:fldCharType="end"/>
        </w:r>
      </w:hyperlink>
    </w:p>
    <w:p w14:paraId="068C6090" w14:textId="67BE9031"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0" w:history="1">
        <w:r w:rsidR="00E11B19" w:rsidRPr="00F311C5">
          <w:rPr>
            <w:rStyle w:val="Hyperlink"/>
            <w:noProof/>
          </w:rPr>
          <w:t>Gambar 2.15. Jam Operasional Angkot</w:t>
        </w:r>
        <w:r w:rsidR="00E11B19">
          <w:rPr>
            <w:noProof/>
            <w:webHidden/>
          </w:rPr>
          <w:tab/>
        </w:r>
        <w:r w:rsidR="00E11B19">
          <w:rPr>
            <w:noProof/>
            <w:webHidden/>
          </w:rPr>
          <w:fldChar w:fldCharType="begin"/>
        </w:r>
        <w:r w:rsidR="00E11B19">
          <w:rPr>
            <w:noProof/>
            <w:webHidden/>
          </w:rPr>
          <w:instrText xml:space="preserve"> PAGEREF _Toc62653610 \h </w:instrText>
        </w:r>
        <w:r w:rsidR="00E11B19">
          <w:rPr>
            <w:noProof/>
            <w:webHidden/>
          </w:rPr>
        </w:r>
        <w:r w:rsidR="00E11B19">
          <w:rPr>
            <w:noProof/>
            <w:webHidden/>
          </w:rPr>
          <w:fldChar w:fldCharType="separate"/>
        </w:r>
        <w:r w:rsidR="00271CA8">
          <w:rPr>
            <w:noProof/>
            <w:webHidden/>
          </w:rPr>
          <w:t>17</w:t>
        </w:r>
        <w:r w:rsidR="00E11B19">
          <w:rPr>
            <w:noProof/>
            <w:webHidden/>
          </w:rPr>
          <w:fldChar w:fldCharType="end"/>
        </w:r>
      </w:hyperlink>
    </w:p>
    <w:p w14:paraId="52613786" w14:textId="07CF89D0"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1" w:history="1">
        <w:r w:rsidR="00E11B19" w:rsidRPr="00F311C5">
          <w:rPr>
            <w:rStyle w:val="Hyperlink"/>
            <w:noProof/>
          </w:rPr>
          <w:t>Gambar 2.16. Jumlah Angkot dan Trip Berdasarkan Lokasi Survey</w:t>
        </w:r>
        <w:r w:rsidR="00E11B19">
          <w:rPr>
            <w:noProof/>
            <w:webHidden/>
          </w:rPr>
          <w:tab/>
        </w:r>
        <w:r w:rsidR="00E11B19">
          <w:rPr>
            <w:noProof/>
            <w:webHidden/>
          </w:rPr>
          <w:fldChar w:fldCharType="begin"/>
        </w:r>
        <w:r w:rsidR="00E11B19">
          <w:rPr>
            <w:noProof/>
            <w:webHidden/>
          </w:rPr>
          <w:instrText xml:space="preserve"> PAGEREF _Toc62653611 \h </w:instrText>
        </w:r>
        <w:r w:rsidR="00E11B19">
          <w:rPr>
            <w:noProof/>
            <w:webHidden/>
          </w:rPr>
        </w:r>
        <w:r w:rsidR="00E11B19">
          <w:rPr>
            <w:noProof/>
            <w:webHidden/>
          </w:rPr>
          <w:fldChar w:fldCharType="separate"/>
        </w:r>
        <w:r w:rsidR="00271CA8">
          <w:rPr>
            <w:noProof/>
            <w:webHidden/>
          </w:rPr>
          <w:t>17</w:t>
        </w:r>
        <w:r w:rsidR="00E11B19">
          <w:rPr>
            <w:noProof/>
            <w:webHidden/>
          </w:rPr>
          <w:fldChar w:fldCharType="end"/>
        </w:r>
      </w:hyperlink>
    </w:p>
    <w:p w14:paraId="769BE6E5" w14:textId="0C611A21"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2" w:history="1">
        <w:r w:rsidR="00E11B19" w:rsidRPr="00F311C5">
          <w:rPr>
            <w:rStyle w:val="Hyperlink"/>
            <w:noProof/>
          </w:rPr>
          <w:t>Gambar 2.17. Rata-Rata Harian</w:t>
        </w:r>
        <w:r w:rsidR="00E11B19">
          <w:rPr>
            <w:noProof/>
            <w:webHidden/>
          </w:rPr>
          <w:tab/>
        </w:r>
        <w:r w:rsidR="00E11B19">
          <w:rPr>
            <w:noProof/>
            <w:webHidden/>
          </w:rPr>
          <w:fldChar w:fldCharType="begin"/>
        </w:r>
        <w:r w:rsidR="00E11B19">
          <w:rPr>
            <w:noProof/>
            <w:webHidden/>
          </w:rPr>
          <w:instrText xml:space="preserve"> PAGEREF _Toc62653612 \h </w:instrText>
        </w:r>
        <w:r w:rsidR="00E11B19">
          <w:rPr>
            <w:noProof/>
            <w:webHidden/>
          </w:rPr>
        </w:r>
        <w:r w:rsidR="00E11B19">
          <w:rPr>
            <w:noProof/>
            <w:webHidden/>
          </w:rPr>
          <w:fldChar w:fldCharType="separate"/>
        </w:r>
        <w:r w:rsidR="00271CA8">
          <w:rPr>
            <w:noProof/>
            <w:webHidden/>
          </w:rPr>
          <w:t>18</w:t>
        </w:r>
        <w:r w:rsidR="00E11B19">
          <w:rPr>
            <w:noProof/>
            <w:webHidden/>
          </w:rPr>
          <w:fldChar w:fldCharType="end"/>
        </w:r>
      </w:hyperlink>
    </w:p>
    <w:p w14:paraId="55F5C983" w14:textId="5F15CF26"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3" w:history="1">
        <w:r w:rsidR="00E11B19" w:rsidRPr="00F311C5">
          <w:rPr>
            <w:rStyle w:val="Hyperlink"/>
            <w:noProof/>
          </w:rPr>
          <w:t>Gambar 2.18. Angkot Paling Aktif</w:t>
        </w:r>
        <w:r w:rsidR="00E11B19">
          <w:rPr>
            <w:noProof/>
            <w:webHidden/>
          </w:rPr>
          <w:tab/>
        </w:r>
        <w:r w:rsidR="00E11B19">
          <w:rPr>
            <w:noProof/>
            <w:webHidden/>
          </w:rPr>
          <w:fldChar w:fldCharType="begin"/>
        </w:r>
        <w:r w:rsidR="00E11B19">
          <w:rPr>
            <w:noProof/>
            <w:webHidden/>
          </w:rPr>
          <w:instrText xml:space="preserve"> PAGEREF _Toc62653613 \h </w:instrText>
        </w:r>
        <w:r w:rsidR="00E11B19">
          <w:rPr>
            <w:noProof/>
            <w:webHidden/>
          </w:rPr>
        </w:r>
        <w:r w:rsidR="00E11B19">
          <w:rPr>
            <w:noProof/>
            <w:webHidden/>
          </w:rPr>
          <w:fldChar w:fldCharType="separate"/>
        </w:r>
        <w:r w:rsidR="00271CA8">
          <w:rPr>
            <w:noProof/>
            <w:webHidden/>
          </w:rPr>
          <w:t>18</w:t>
        </w:r>
        <w:r w:rsidR="00E11B19">
          <w:rPr>
            <w:noProof/>
            <w:webHidden/>
          </w:rPr>
          <w:fldChar w:fldCharType="end"/>
        </w:r>
      </w:hyperlink>
    </w:p>
    <w:p w14:paraId="51409D33" w14:textId="66D51653"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4" w:history="1">
        <w:r w:rsidR="00E11B19" w:rsidRPr="00F311C5">
          <w:rPr>
            <w:rStyle w:val="Hyperlink"/>
            <w:noProof/>
          </w:rPr>
          <w:t>Gambar 2.19. Jurusan Paling Aktif</w:t>
        </w:r>
        <w:r w:rsidR="00E11B19">
          <w:rPr>
            <w:noProof/>
            <w:webHidden/>
          </w:rPr>
          <w:tab/>
        </w:r>
        <w:r w:rsidR="00E11B19">
          <w:rPr>
            <w:noProof/>
            <w:webHidden/>
          </w:rPr>
          <w:fldChar w:fldCharType="begin"/>
        </w:r>
        <w:r w:rsidR="00E11B19">
          <w:rPr>
            <w:noProof/>
            <w:webHidden/>
          </w:rPr>
          <w:instrText xml:space="preserve"> PAGEREF _Toc62653614 \h </w:instrText>
        </w:r>
        <w:r w:rsidR="00E11B19">
          <w:rPr>
            <w:noProof/>
            <w:webHidden/>
          </w:rPr>
        </w:r>
        <w:r w:rsidR="00E11B19">
          <w:rPr>
            <w:noProof/>
            <w:webHidden/>
          </w:rPr>
          <w:fldChar w:fldCharType="separate"/>
        </w:r>
        <w:r w:rsidR="00271CA8">
          <w:rPr>
            <w:noProof/>
            <w:webHidden/>
          </w:rPr>
          <w:t>19</w:t>
        </w:r>
        <w:r w:rsidR="00E11B19">
          <w:rPr>
            <w:noProof/>
            <w:webHidden/>
          </w:rPr>
          <w:fldChar w:fldCharType="end"/>
        </w:r>
      </w:hyperlink>
    </w:p>
    <w:p w14:paraId="36DB9BF9" w14:textId="2E9EF79C"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5" w:history="1">
        <w:r w:rsidR="00E11B19" w:rsidRPr="00F311C5">
          <w:rPr>
            <w:rStyle w:val="Hyperlink"/>
            <w:noProof/>
          </w:rPr>
          <w:t>Gambar 2.20. Jam Operasional Taksi</w:t>
        </w:r>
        <w:r w:rsidR="00E11B19">
          <w:rPr>
            <w:noProof/>
            <w:webHidden/>
          </w:rPr>
          <w:tab/>
        </w:r>
        <w:r w:rsidR="00E11B19">
          <w:rPr>
            <w:noProof/>
            <w:webHidden/>
          </w:rPr>
          <w:fldChar w:fldCharType="begin"/>
        </w:r>
        <w:r w:rsidR="00E11B19">
          <w:rPr>
            <w:noProof/>
            <w:webHidden/>
          </w:rPr>
          <w:instrText xml:space="preserve"> PAGEREF _Toc62653615 \h </w:instrText>
        </w:r>
        <w:r w:rsidR="00E11B19">
          <w:rPr>
            <w:noProof/>
            <w:webHidden/>
          </w:rPr>
        </w:r>
        <w:r w:rsidR="00E11B19">
          <w:rPr>
            <w:noProof/>
            <w:webHidden/>
          </w:rPr>
          <w:fldChar w:fldCharType="separate"/>
        </w:r>
        <w:r w:rsidR="00271CA8">
          <w:rPr>
            <w:noProof/>
            <w:webHidden/>
          </w:rPr>
          <w:t>20</w:t>
        </w:r>
        <w:r w:rsidR="00E11B19">
          <w:rPr>
            <w:noProof/>
            <w:webHidden/>
          </w:rPr>
          <w:fldChar w:fldCharType="end"/>
        </w:r>
      </w:hyperlink>
    </w:p>
    <w:p w14:paraId="21FB6F42" w14:textId="13D4C505"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6" w:history="1">
        <w:r w:rsidR="00E11B19" w:rsidRPr="00F311C5">
          <w:rPr>
            <w:rStyle w:val="Hyperlink"/>
            <w:noProof/>
          </w:rPr>
          <w:t>Gambar 2.21 Jumlah Taksi yang Melewati Titik Survey</w:t>
        </w:r>
        <w:r w:rsidR="00E11B19">
          <w:rPr>
            <w:noProof/>
            <w:webHidden/>
          </w:rPr>
          <w:tab/>
        </w:r>
        <w:r w:rsidR="00E11B19">
          <w:rPr>
            <w:noProof/>
            <w:webHidden/>
          </w:rPr>
          <w:fldChar w:fldCharType="begin"/>
        </w:r>
        <w:r w:rsidR="00E11B19">
          <w:rPr>
            <w:noProof/>
            <w:webHidden/>
          </w:rPr>
          <w:instrText xml:space="preserve"> PAGEREF _Toc62653616 \h </w:instrText>
        </w:r>
        <w:r w:rsidR="00E11B19">
          <w:rPr>
            <w:noProof/>
            <w:webHidden/>
          </w:rPr>
        </w:r>
        <w:r w:rsidR="00E11B19">
          <w:rPr>
            <w:noProof/>
            <w:webHidden/>
          </w:rPr>
          <w:fldChar w:fldCharType="separate"/>
        </w:r>
        <w:r w:rsidR="00271CA8">
          <w:rPr>
            <w:noProof/>
            <w:webHidden/>
          </w:rPr>
          <w:t>20</w:t>
        </w:r>
        <w:r w:rsidR="00E11B19">
          <w:rPr>
            <w:noProof/>
            <w:webHidden/>
          </w:rPr>
          <w:fldChar w:fldCharType="end"/>
        </w:r>
      </w:hyperlink>
    </w:p>
    <w:p w14:paraId="45E7FB9C" w14:textId="135842B8"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7" w:history="1">
        <w:r w:rsidR="00E11B19" w:rsidRPr="00F311C5">
          <w:rPr>
            <w:rStyle w:val="Hyperlink"/>
            <w:noProof/>
          </w:rPr>
          <w:t>Gambar 2.22. Taksi Paling Aktif</w:t>
        </w:r>
        <w:r w:rsidR="00E11B19">
          <w:rPr>
            <w:noProof/>
            <w:webHidden/>
          </w:rPr>
          <w:tab/>
        </w:r>
        <w:r w:rsidR="00E11B19">
          <w:rPr>
            <w:noProof/>
            <w:webHidden/>
          </w:rPr>
          <w:fldChar w:fldCharType="begin"/>
        </w:r>
        <w:r w:rsidR="00E11B19">
          <w:rPr>
            <w:noProof/>
            <w:webHidden/>
          </w:rPr>
          <w:instrText xml:space="preserve"> PAGEREF _Toc62653617 \h </w:instrText>
        </w:r>
        <w:r w:rsidR="00E11B19">
          <w:rPr>
            <w:noProof/>
            <w:webHidden/>
          </w:rPr>
        </w:r>
        <w:r w:rsidR="00E11B19">
          <w:rPr>
            <w:noProof/>
            <w:webHidden/>
          </w:rPr>
          <w:fldChar w:fldCharType="separate"/>
        </w:r>
        <w:r w:rsidR="00271CA8">
          <w:rPr>
            <w:noProof/>
            <w:webHidden/>
          </w:rPr>
          <w:t>21</w:t>
        </w:r>
        <w:r w:rsidR="00E11B19">
          <w:rPr>
            <w:noProof/>
            <w:webHidden/>
          </w:rPr>
          <w:fldChar w:fldCharType="end"/>
        </w:r>
      </w:hyperlink>
    </w:p>
    <w:p w14:paraId="6FAC7832" w14:textId="0B85EB8F"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8" w:history="1">
        <w:r w:rsidR="00E11B19" w:rsidRPr="00F311C5">
          <w:rPr>
            <w:rStyle w:val="Hyperlink"/>
            <w:noProof/>
          </w:rPr>
          <w:t>Gambar 2.23. Jam Operasional Damri</w:t>
        </w:r>
        <w:r w:rsidR="00E11B19">
          <w:rPr>
            <w:noProof/>
            <w:webHidden/>
          </w:rPr>
          <w:tab/>
        </w:r>
        <w:r w:rsidR="00E11B19">
          <w:rPr>
            <w:noProof/>
            <w:webHidden/>
          </w:rPr>
          <w:fldChar w:fldCharType="begin"/>
        </w:r>
        <w:r w:rsidR="00E11B19">
          <w:rPr>
            <w:noProof/>
            <w:webHidden/>
          </w:rPr>
          <w:instrText xml:space="preserve"> PAGEREF _Toc62653618 \h </w:instrText>
        </w:r>
        <w:r w:rsidR="00E11B19">
          <w:rPr>
            <w:noProof/>
            <w:webHidden/>
          </w:rPr>
        </w:r>
        <w:r w:rsidR="00E11B19">
          <w:rPr>
            <w:noProof/>
            <w:webHidden/>
          </w:rPr>
          <w:fldChar w:fldCharType="separate"/>
        </w:r>
        <w:r w:rsidR="00271CA8">
          <w:rPr>
            <w:noProof/>
            <w:webHidden/>
          </w:rPr>
          <w:t>22</w:t>
        </w:r>
        <w:r w:rsidR="00E11B19">
          <w:rPr>
            <w:noProof/>
            <w:webHidden/>
          </w:rPr>
          <w:fldChar w:fldCharType="end"/>
        </w:r>
      </w:hyperlink>
    </w:p>
    <w:p w14:paraId="468BFEEA" w14:textId="45C31624"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19" w:history="1">
        <w:r w:rsidR="00E11B19" w:rsidRPr="00F311C5">
          <w:rPr>
            <w:rStyle w:val="Hyperlink"/>
            <w:noProof/>
          </w:rPr>
          <w:t>Gambar 2.24. Jumlah Damri Yang Melewati Titik Survey</w:t>
        </w:r>
        <w:r w:rsidR="00E11B19">
          <w:rPr>
            <w:noProof/>
            <w:webHidden/>
          </w:rPr>
          <w:tab/>
        </w:r>
        <w:r w:rsidR="00E11B19">
          <w:rPr>
            <w:noProof/>
            <w:webHidden/>
          </w:rPr>
          <w:fldChar w:fldCharType="begin"/>
        </w:r>
        <w:r w:rsidR="00E11B19">
          <w:rPr>
            <w:noProof/>
            <w:webHidden/>
          </w:rPr>
          <w:instrText xml:space="preserve"> PAGEREF _Toc62653619 \h </w:instrText>
        </w:r>
        <w:r w:rsidR="00E11B19">
          <w:rPr>
            <w:noProof/>
            <w:webHidden/>
          </w:rPr>
        </w:r>
        <w:r w:rsidR="00E11B19">
          <w:rPr>
            <w:noProof/>
            <w:webHidden/>
          </w:rPr>
          <w:fldChar w:fldCharType="separate"/>
        </w:r>
        <w:r w:rsidR="00271CA8">
          <w:rPr>
            <w:noProof/>
            <w:webHidden/>
          </w:rPr>
          <w:t>22</w:t>
        </w:r>
        <w:r w:rsidR="00E11B19">
          <w:rPr>
            <w:noProof/>
            <w:webHidden/>
          </w:rPr>
          <w:fldChar w:fldCharType="end"/>
        </w:r>
      </w:hyperlink>
    </w:p>
    <w:p w14:paraId="03BF2E74" w14:textId="5F65DE69"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0" w:history="1">
        <w:r w:rsidR="00E11B19" w:rsidRPr="00F311C5">
          <w:rPr>
            <w:rStyle w:val="Hyperlink"/>
            <w:noProof/>
          </w:rPr>
          <w:t>Gambar 2.25. Damri Paling Aktif</w:t>
        </w:r>
        <w:r w:rsidR="00E11B19">
          <w:rPr>
            <w:noProof/>
            <w:webHidden/>
          </w:rPr>
          <w:tab/>
        </w:r>
        <w:r w:rsidR="00E11B19">
          <w:rPr>
            <w:noProof/>
            <w:webHidden/>
          </w:rPr>
          <w:fldChar w:fldCharType="begin"/>
        </w:r>
        <w:r w:rsidR="00E11B19">
          <w:rPr>
            <w:noProof/>
            <w:webHidden/>
          </w:rPr>
          <w:instrText xml:space="preserve"> PAGEREF _Toc62653620 \h </w:instrText>
        </w:r>
        <w:r w:rsidR="00E11B19">
          <w:rPr>
            <w:noProof/>
            <w:webHidden/>
          </w:rPr>
        </w:r>
        <w:r w:rsidR="00E11B19">
          <w:rPr>
            <w:noProof/>
            <w:webHidden/>
          </w:rPr>
          <w:fldChar w:fldCharType="separate"/>
        </w:r>
        <w:r w:rsidR="00271CA8">
          <w:rPr>
            <w:noProof/>
            <w:webHidden/>
          </w:rPr>
          <w:t>23</w:t>
        </w:r>
        <w:r w:rsidR="00E11B19">
          <w:rPr>
            <w:noProof/>
            <w:webHidden/>
          </w:rPr>
          <w:fldChar w:fldCharType="end"/>
        </w:r>
      </w:hyperlink>
    </w:p>
    <w:p w14:paraId="5865CAA4" w14:textId="71AAD7AC"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1" w:history="1">
        <w:r w:rsidR="00E11B19" w:rsidRPr="00F311C5">
          <w:rPr>
            <w:rStyle w:val="Hyperlink"/>
            <w:noProof/>
          </w:rPr>
          <w:t>Gambar 2.26.Jam Operasional Bus</w:t>
        </w:r>
        <w:r w:rsidR="00E11B19">
          <w:rPr>
            <w:noProof/>
            <w:webHidden/>
          </w:rPr>
          <w:tab/>
        </w:r>
        <w:r w:rsidR="00E11B19">
          <w:rPr>
            <w:noProof/>
            <w:webHidden/>
          </w:rPr>
          <w:fldChar w:fldCharType="begin"/>
        </w:r>
        <w:r w:rsidR="00E11B19">
          <w:rPr>
            <w:noProof/>
            <w:webHidden/>
          </w:rPr>
          <w:instrText xml:space="preserve"> PAGEREF _Toc62653621 \h </w:instrText>
        </w:r>
        <w:r w:rsidR="00E11B19">
          <w:rPr>
            <w:noProof/>
            <w:webHidden/>
          </w:rPr>
        </w:r>
        <w:r w:rsidR="00E11B19">
          <w:rPr>
            <w:noProof/>
            <w:webHidden/>
          </w:rPr>
          <w:fldChar w:fldCharType="separate"/>
        </w:r>
        <w:r w:rsidR="00271CA8">
          <w:rPr>
            <w:noProof/>
            <w:webHidden/>
          </w:rPr>
          <w:t>23</w:t>
        </w:r>
        <w:r w:rsidR="00E11B19">
          <w:rPr>
            <w:noProof/>
            <w:webHidden/>
          </w:rPr>
          <w:fldChar w:fldCharType="end"/>
        </w:r>
      </w:hyperlink>
    </w:p>
    <w:p w14:paraId="541BDFC0" w14:textId="0003AB58"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2" w:history="1">
        <w:r w:rsidR="00E11B19" w:rsidRPr="00F311C5">
          <w:rPr>
            <w:rStyle w:val="Hyperlink"/>
            <w:noProof/>
          </w:rPr>
          <w:t>Gambar 2.27. Jumlah Bus Yang Melewati Titik Survey</w:t>
        </w:r>
        <w:r w:rsidR="00E11B19">
          <w:rPr>
            <w:noProof/>
            <w:webHidden/>
          </w:rPr>
          <w:tab/>
        </w:r>
        <w:r w:rsidR="00E11B19">
          <w:rPr>
            <w:noProof/>
            <w:webHidden/>
          </w:rPr>
          <w:fldChar w:fldCharType="begin"/>
        </w:r>
        <w:r w:rsidR="00E11B19">
          <w:rPr>
            <w:noProof/>
            <w:webHidden/>
          </w:rPr>
          <w:instrText xml:space="preserve"> PAGEREF _Toc62653622 \h </w:instrText>
        </w:r>
        <w:r w:rsidR="00E11B19">
          <w:rPr>
            <w:noProof/>
            <w:webHidden/>
          </w:rPr>
        </w:r>
        <w:r w:rsidR="00E11B19">
          <w:rPr>
            <w:noProof/>
            <w:webHidden/>
          </w:rPr>
          <w:fldChar w:fldCharType="separate"/>
        </w:r>
        <w:r w:rsidR="00271CA8">
          <w:rPr>
            <w:noProof/>
            <w:webHidden/>
          </w:rPr>
          <w:t>24</w:t>
        </w:r>
        <w:r w:rsidR="00E11B19">
          <w:rPr>
            <w:noProof/>
            <w:webHidden/>
          </w:rPr>
          <w:fldChar w:fldCharType="end"/>
        </w:r>
      </w:hyperlink>
    </w:p>
    <w:p w14:paraId="4C63B159" w14:textId="18DEBB03"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3" w:history="1">
        <w:r w:rsidR="00E11B19" w:rsidRPr="00F311C5">
          <w:rPr>
            <w:rStyle w:val="Hyperlink"/>
            <w:noProof/>
          </w:rPr>
          <w:t>Gambar 2.28. Bus Paling Aktif</w:t>
        </w:r>
        <w:r w:rsidR="00E11B19">
          <w:rPr>
            <w:noProof/>
            <w:webHidden/>
          </w:rPr>
          <w:tab/>
        </w:r>
        <w:r w:rsidR="00E11B19">
          <w:rPr>
            <w:noProof/>
            <w:webHidden/>
          </w:rPr>
          <w:fldChar w:fldCharType="begin"/>
        </w:r>
        <w:r w:rsidR="00E11B19">
          <w:rPr>
            <w:noProof/>
            <w:webHidden/>
          </w:rPr>
          <w:instrText xml:space="preserve"> PAGEREF _Toc62653623 \h </w:instrText>
        </w:r>
        <w:r w:rsidR="00E11B19">
          <w:rPr>
            <w:noProof/>
            <w:webHidden/>
          </w:rPr>
        </w:r>
        <w:r w:rsidR="00E11B19">
          <w:rPr>
            <w:noProof/>
            <w:webHidden/>
          </w:rPr>
          <w:fldChar w:fldCharType="separate"/>
        </w:r>
        <w:r w:rsidR="00271CA8">
          <w:rPr>
            <w:noProof/>
            <w:webHidden/>
          </w:rPr>
          <w:t>24</w:t>
        </w:r>
        <w:r w:rsidR="00E11B19">
          <w:rPr>
            <w:noProof/>
            <w:webHidden/>
          </w:rPr>
          <w:fldChar w:fldCharType="end"/>
        </w:r>
      </w:hyperlink>
    </w:p>
    <w:p w14:paraId="2797930D" w14:textId="6036697F"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4" w:history="1">
        <w:r w:rsidR="00E11B19" w:rsidRPr="00F311C5">
          <w:rPr>
            <w:rStyle w:val="Hyperlink"/>
            <w:noProof/>
          </w:rPr>
          <w:t xml:space="preserve">Gambar 2.29. </w:t>
        </w:r>
        <w:r w:rsidR="00E11B19" w:rsidRPr="00F311C5">
          <w:rPr>
            <w:rStyle w:val="Hyperlink"/>
            <w:i/>
            <w:noProof/>
          </w:rPr>
          <w:t xml:space="preserve">Dashboard </w:t>
        </w:r>
        <w:r w:rsidR="00E11B19" w:rsidRPr="00F311C5">
          <w:rPr>
            <w:rStyle w:val="Hyperlink"/>
            <w:noProof/>
          </w:rPr>
          <w:t>Angkot</w:t>
        </w:r>
        <w:r w:rsidR="00E11B19">
          <w:rPr>
            <w:noProof/>
            <w:webHidden/>
          </w:rPr>
          <w:tab/>
        </w:r>
        <w:r w:rsidR="00E11B19">
          <w:rPr>
            <w:noProof/>
            <w:webHidden/>
          </w:rPr>
          <w:fldChar w:fldCharType="begin"/>
        </w:r>
        <w:r w:rsidR="00E11B19">
          <w:rPr>
            <w:noProof/>
            <w:webHidden/>
          </w:rPr>
          <w:instrText xml:space="preserve"> PAGEREF _Toc62653624 \h </w:instrText>
        </w:r>
        <w:r w:rsidR="00E11B19">
          <w:rPr>
            <w:noProof/>
            <w:webHidden/>
          </w:rPr>
        </w:r>
        <w:r w:rsidR="00E11B19">
          <w:rPr>
            <w:noProof/>
            <w:webHidden/>
          </w:rPr>
          <w:fldChar w:fldCharType="separate"/>
        </w:r>
        <w:r w:rsidR="00271CA8">
          <w:rPr>
            <w:noProof/>
            <w:webHidden/>
          </w:rPr>
          <w:t>26</w:t>
        </w:r>
        <w:r w:rsidR="00E11B19">
          <w:rPr>
            <w:noProof/>
            <w:webHidden/>
          </w:rPr>
          <w:fldChar w:fldCharType="end"/>
        </w:r>
      </w:hyperlink>
    </w:p>
    <w:p w14:paraId="7CF12CE4" w14:textId="3E690698"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5" w:history="1">
        <w:r w:rsidR="00E11B19" w:rsidRPr="00F311C5">
          <w:rPr>
            <w:rStyle w:val="Hyperlink"/>
            <w:noProof/>
          </w:rPr>
          <w:t xml:space="preserve">Gambar 2.30. </w:t>
        </w:r>
        <w:r w:rsidR="00E11B19" w:rsidRPr="00F311C5">
          <w:rPr>
            <w:rStyle w:val="Hyperlink"/>
            <w:i/>
            <w:noProof/>
          </w:rPr>
          <w:t xml:space="preserve">Dashboard </w:t>
        </w:r>
        <w:r w:rsidR="00E11B19" w:rsidRPr="00F311C5">
          <w:rPr>
            <w:rStyle w:val="Hyperlink"/>
            <w:noProof/>
          </w:rPr>
          <w:t>Taksi</w:t>
        </w:r>
        <w:r w:rsidR="00E11B19">
          <w:rPr>
            <w:noProof/>
            <w:webHidden/>
          </w:rPr>
          <w:tab/>
        </w:r>
        <w:r w:rsidR="00E11B19">
          <w:rPr>
            <w:noProof/>
            <w:webHidden/>
          </w:rPr>
          <w:fldChar w:fldCharType="begin"/>
        </w:r>
        <w:r w:rsidR="00E11B19">
          <w:rPr>
            <w:noProof/>
            <w:webHidden/>
          </w:rPr>
          <w:instrText xml:space="preserve"> PAGEREF _Toc62653625 \h </w:instrText>
        </w:r>
        <w:r w:rsidR="00E11B19">
          <w:rPr>
            <w:noProof/>
            <w:webHidden/>
          </w:rPr>
        </w:r>
        <w:r w:rsidR="00E11B19">
          <w:rPr>
            <w:noProof/>
            <w:webHidden/>
          </w:rPr>
          <w:fldChar w:fldCharType="separate"/>
        </w:r>
        <w:r w:rsidR="00271CA8">
          <w:rPr>
            <w:noProof/>
            <w:webHidden/>
          </w:rPr>
          <w:t>26</w:t>
        </w:r>
        <w:r w:rsidR="00E11B19">
          <w:rPr>
            <w:noProof/>
            <w:webHidden/>
          </w:rPr>
          <w:fldChar w:fldCharType="end"/>
        </w:r>
      </w:hyperlink>
    </w:p>
    <w:p w14:paraId="4B54187E" w14:textId="458DBB54"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6" w:history="1">
        <w:r w:rsidR="00E11B19" w:rsidRPr="00F311C5">
          <w:rPr>
            <w:rStyle w:val="Hyperlink"/>
            <w:noProof/>
          </w:rPr>
          <w:t xml:space="preserve">Gambar 2.31. </w:t>
        </w:r>
        <w:r w:rsidR="00E11B19" w:rsidRPr="00F311C5">
          <w:rPr>
            <w:rStyle w:val="Hyperlink"/>
            <w:i/>
            <w:noProof/>
          </w:rPr>
          <w:t xml:space="preserve">Dashboard </w:t>
        </w:r>
        <w:r w:rsidR="00E11B19" w:rsidRPr="00F311C5">
          <w:rPr>
            <w:rStyle w:val="Hyperlink"/>
            <w:noProof/>
          </w:rPr>
          <w:t>Damri</w:t>
        </w:r>
        <w:r w:rsidR="00E11B19">
          <w:rPr>
            <w:noProof/>
            <w:webHidden/>
          </w:rPr>
          <w:tab/>
        </w:r>
        <w:r w:rsidR="00E11B19">
          <w:rPr>
            <w:noProof/>
            <w:webHidden/>
          </w:rPr>
          <w:fldChar w:fldCharType="begin"/>
        </w:r>
        <w:r w:rsidR="00E11B19">
          <w:rPr>
            <w:noProof/>
            <w:webHidden/>
          </w:rPr>
          <w:instrText xml:space="preserve"> PAGEREF _Toc62653626 \h </w:instrText>
        </w:r>
        <w:r w:rsidR="00E11B19">
          <w:rPr>
            <w:noProof/>
            <w:webHidden/>
          </w:rPr>
        </w:r>
        <w:r w:rsidR="00E11B19">
          <w:rPr>
            <w:noProof/>
            <w:webHidden/>
          </w:rPr>
          <w:fldChar w:fldCharType="separate"/>
        </w:r>
        <w:r w:rsidR="00271CA8">
          <w:rPr>
            <w:noProof/>
            <w:webHidden/>
          </w:rPr>
          <w:t>27</w:t>
        </w:r>
        <w:r w:rsidR="00E11B19">
          <w:rPr>
            <w:noProof/>
            <w:webHidden/>
          </w:rPr>
          <w:fldChar w:fldCharType="end"/>
        </w:r>
      </w:hyperlink>
    </w:p>
    <w:p w14:paraId="743C88BD" w14:textId="7C7D4CAE"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7" w:history="1">
        <w:r w:rsidR="00E11B19" w:rsidRPr="00F311C5">
          <w:rPr>
            <w:rStyle w:val="Hyperlink"/>
            <w:noProof/>
          </w:rPr>
          <w:t xml:space="preserve">Gambar 2.32. </w:t>
        </w:r>
        <w:r w:rsidR="00E11B19" w:rsidRPr="00F311C5">
          <w:rPr>
            <w:rStyle w:val="Hyperlink"/>
            <w:i/>
            <w:noProof/>
          </w:rPr>
          <w:t xml:space="preserve">Dashboard </w:t>
        </w:r>
        <w:r w:rsidR="00E11B19" w:rsidRPr="00F311C5">
          <w:rPr>
            <w:rStyle w:val="Hyperlink"/>
            <w:noProof/>
          </w:rPr>
          <w:t>Bus</w:t>
        </w:r>
        <w:r w:rsidR="00E11B19">
          <w:rPr>
            <w:noProof/>
            <w:webHidden/>
          </w:rPr>
          <w:tab/>
        </w:r>
        <w:r w:rsidR="00E11B19">
          <w:rPr>
            <w:noProof/>
            <w:webHidden/>
          </w:rPr>
          <w:fldChar w:fldCharType="begin"/>
        </w:r>
        <w:r w:rsidR="00E11B19">
          <w:rPr>
            <w:noProof/>
            <w:webHidden/>
          </w:rPr>
          <w:instrText xml:space="preserve"> PAGEREF _Toc62653627 \h </w:instrText>
        </w:r>
        <w:r w:rsidR="00E11B19">
          <w:rPr>
            <w:noProof/>
            <w:webHidden/>
          </w:rPr>
        </w:r>
        <w:r w:rsidR="00E11B19">
          <w:rPr>
            <w:noProof/>
            <w:webHidden/>
          </w:rPr>
          <w:fldChar w:fldCharType="separate"/>
        </w:r>
        <w:r w:rsidR="00271CA8">
          <w:rPr>
            <w:noProof/>
            <w:webHidden/>
          </w:rPr>
          <w:t>27</w:t>
        </w:r>
        <w:r w:rsidR="00E11B19">
          <w:rPr>
            <w:noProof/>
            <w:webHidden/>
          </w:rPr>
          <w:fldChar w:fldCharType="end"/>
        </w:r>
      </w:hyperlink>
    </w:p>
    <w:p w14:paraId="5156BB3D" w14:textId="351C6F9B" w:rsidR="00E11B19" w:rsidRDefault="004E2825">
      <w:pPr>
        <w:pStyle w:val="TableofFigures"/>
        <w:tabs>
          <w:tab w:val="right" w:leader="dot" w:pos="9016"/>
        </w:tabs>
        <w:rPr>
          <w:rFonts w:asciiTheme="minorHAnsi" w:eastAsiaTheme="minorEastAsia" w:hAnsiTheme="minorHAnsi"/>
          <w:noProof/>
          <w:sz w:val="22"/>
          <w:lang w:eastAsia="id-ID"/>
        </w:rPr>
      </w:pPr>
      <w:hyperlink w:anchor="_Toc62653628" w:history="1">
        <w:r w:rsidR="00E11B19" w:rsidRPr="00F311C5">
          <w:rPr>
            <w:rStyle w:val="Hyperlink"/>
            <w:noProof/>
          </w:rPr>
          <w:t xml:space="preserve">Gambar 2.33. </w:t>
        </w:r>
        <w:r w:rsidR="00E11B19" w:rsidRPr="00F311C5">
          <w:rPr>
            <w:rStyle w:val="Hyperlink"/>
            <w:i/>
            <w:noProof/>
          </w:rPr>
          <w:t xml:space="preserve">Dashboard </w:t>
        </w:r>
        <w:r w:rsidR="00E11B19" w:rsidRPr="00F311C5">
          <w:rPr>
            <w:rStyle w:val="Hyperlink"/>
            <w:noProof/>
          </w:rPr>
          <w:t>Angkot Data SQL</w:t>
        </w:r>
        <w:r w:rsidR="00E11B19">
          <w:rPr>
            <w:noProof/>
            <w:webHidden/>
          </w:rPr>
          <w:tab/>
        </w:r>
        <w:r w:rsidR="00E11B19">
          <w:rPr>
            <w:noProof/>
            <w:webHidden/>
          </w:rPr>
          <w:fldChar w:fldCharType="begin"/>
        </w:r>
        <w:r w:rsidR="00E11B19">
          <w:rPr>
            <w:noProof/>
            <w:webHidden/>
          </w:rPr>
          <w:instrText xml:space="preserve"> PAGEREF _Toc62653628 \h </w:instrText>
        </w:r>
        <w:r w:rsidR="00E11B19">
          <w:rPr>
            <w:noProof/>
            <w:webHidden/>
          </w:rPr>
        </w:r>
        <w:r w:rsidR="00E11B19">
          <w:rPr>
            <w:noProof/>
            <w:webHidden/>
          </w:rPr>
          <w:fldChar w:fldCharType="separate"/>
        </w:r>
        <w:r w:rsidR="00271CA8">
          <w:rPr>
            <w:noProof/>
            <w:webHidden/>
          </w:rPr>
          <w:t>28</w:t>
        </w:r>
        <w:r w:rsidR="00E11B19">
          <w:rPr>
            <w:noProof/>
            <w:webHidden/>
          </w:rPr>
          <w:fldChar w:fldCharType="end"/>
        </w:r>
      </w:hyperlink>
    </w:p>
    <w:p w14:paraId="0D9B34E0" w14:textId="58FC2570" w:rsidR="00AD471D" w:rsidRPr="00B422B3" w:rsidRDefault="00E635DF" w:rsidP="00C35093">
      <w:pPr>
        <w:rPr>
          <w:color w:val="FF0000"/>
        </w:rPr>
      </w:pPr>
      <w:r>
        <w:fldChar w:fldCharType="end"/>
      </w:r>
    </w:p>
    <w:p w14:paraId="48C02194" w14:textId="4AA9BBEA" w:rsidR="00AD471D" w:rsidRDefault="00AD471D" w:rsidP="00B43633">
      <w:r>
        <w:br w:type="page"/>
      </w:r>
    </w:p>
    <w:p w14:paraId="2E0D86B4" w14:textId="77777777" w:rsidR="00E635DF" w:rsidRDefault="00AD471D" w:rsidP="00E635DF">
      <w:pPr>
        <w:pStyle w:val="Heading1"/>
        <w:jc w:val="center"/>
      </w:pPr>
      <w:bookmarkStart w:id="9" w:name="_Toc62626066"/>
      <w:r>
        <w:lastRenderedPageBreak/>
        <w:t>DAFTAR TABEL</w:t>
      </w:r>
      <w:bookmarkEnd w:id="9"/>
    </w:p>
    <w:p w14:paraId="7EF8B6C9" w14:textId="77777777" w:rsidR="00E635DF" w:rsidRDefault="00E635DF" w:rsidP="00E635DF"/>
    <w:p w14:paraId="7F6CD943" w14:textId="52A0032B" w:rsidR="007D6590" w:rsidRDefault="00E635DF">
      <w:pPr>
        <w:pStyle w:val="TableofFigures"/>
        <w:tabs>
          <w:tab w:val="right" w:leader="dot" w:pos="9016"/>
        </w:tabs>
        <w:rPr>
          <w:rFonts w:asciiTheme="minorHAnsi" w:eastAsiaTheme="minorEastAsia" w:hAnsiTheme="minorHAnsi"/>
          <w:noProof/>
          <w:sz w:val="22"/>
          <w:lang w:eastAsia="id-ID"/>
        </w:rPr>
      </w:pPr>
      <w:r>
        <w:fldChar w:fldCharType="begin"/>
      </w:r>
      <w:r>
        <w:instrText xml:space="preserve"> TOC \h \z \c "Tabel 2." </w:instrText>
      </w:r>
      <w:r>
        <w:fldChar w:fldCharType="separate"/>
      </w:r>
      <w:hyperlink w:anchor="_Toc62626100" w:history="1">
        <w:r w:rsidR="007D6590" w:rsidRPr="007C0F82">
          <w:rPr>
            <w:rStyle w:val="Hyperlink"/>
            <w:noProof/>
          </w:rPr>
          <w:t>Tabel 2.1. Rancangan Data Transaksi Produk Retech</w:t>
        </w:r>
        <w:r w:rsidR="007D6590">
          <w:rPr>
            <w:noProof/>
            <w:webHidden/>
          </w:rPr>
          <w:tab/>
        </w:r>
        <w:r w:rsidR="007D6590">
          <w:rPr>
            <w:noProof/>
            <w:webHidden/>
          </w:rPr>
          <w:fldChar w:fldCharType="begin"/>
        </w:r>
        <w:r w:rsidR="007D6590">
          <w:rPr>
            <w:noProof/>
            <w:webHidden/>
          </w:rPr>
          <w:instrText xml:space="preserve"> PAGEREF _Toc62626100 \h </w:instrText>
        </w:r>
        <w:r w:rsidR="007D6590">
          <w:rPr>
            <w:noProof/>
            <w:webHidden/>
          </w:rPr>
        </w:r>
        <w:r w:rsidR="007D6590">
          <w:rPr>
            <w:noProof/>
            <w:webHidden/>
          </w:rPr>
          <w:fldChar w:fldCharType="separate"/>
        </w:r>
        <w:r w:rsidR="00271CA8">
          <w:rPr>
            <w:noProof/>
            <w:webHidden/>
          </w:rPr>
          <w:t>6</w:t>
        </w:r>
        <w:r w:rsidR="007D6590">
          <w:rPr>
            <w:noProof/>
            <w:webHidden/>
          </w:rPr>
          <w:fldChar w:fldCharType="end"/>
        </w:r>
      </w:hyperlink>
    </w:p>
    <w:p w14:paraId="0DD7E4F1" w14:textId="0E1ECEE7" w:rsidR="007D6590" w:rsidRDefault="004E2825">
      <w:pPr>
        <w:pStyle w:val="TableofFigures"/>
        <w:tabs>
          <w:tab w:val="right" w:leader="dot" w:pos="9016"/>
        </w:tabs>
        <w:rPr>
          <w:rFonts w:asciiTheme="minorHAnsi" w:eastAsiaTheme="minorEastAsia" w:hAnsiTheme="minorHAnsi"/>
          <w:noProof/>
          <w:sz w:val="22"/>
          <w:lang w:eastAsia="id-ID"/>
        </w:rPr>
      </w:pPr>
      <w:hyperlink w:anchor="_Toc62626101" w:history="1">
        <w:r w:rsidR="007D6590" w:rsidRPr="007C0F82">
          <w:rPr>
            <w:rStyle w:val="Hyperlink"/>
            <w:noProof/>
          </w:rPr>
          <w:t>Tabel 2.2. Rancangan Data Angkutan Umum Kota Bandung</w:t>
        </w:r>
        <w:r w:rsidR="007D6590">
          <w:rPr>
            <w:noProof/>
            <w:webHidden/>
          </w:rPr>
          <w:tab/>
        </w:r>
        <w:r w:rsidR="007D6590">
          <w:rPr>
            <w:noProof/>
            <w:webHidden/>
          </w:rPr>
          <w:fldChar w:fldCharType="begin"/>
        </w:r>
        <w:r w:rsidR="007D6590">
          <w:rPr>
            <w:noProof/>
            <w:webHidden/>
          </w:rPr>
          <w:instrText xml:space="preserve"> PAGEREF _Toc62626101 \h </w:instrText>
        </w:r>
        <w:r w:rsidR="007D6590">
          <w:rPr>
            <w:noProof/>
            <w:webHidden/>
          </w:rPr>
        </w:r>
        <w:r w:rsidR="007D6590">
          <w:rPr>
            <w:noProof/>
            <w:webHidden/>
          </w:rPr>
          <w:fldChar w:fldCharType="separate"/>
        </w:r>
        <w:r w:rsidR="00271CA8">
          <w:rPr>
            <w:noProof/>
            <w:webHidden/>
          </w:rPr>
          <w:t>6</w:t>
        </w:r>
        <w:r w:rsidR="007D6590">
          <w:rPr>
            <w:noProof/>
            <w:webHidden/>
          </w:rPr>
          <w:fldChar w:fldCharType="end"/>
        </w:r>
      </w:hyperlink>
    </w:p>
    <w:p w14:paraId="167E12C5" w14:textId="2E769FEF" w:rsidR="00E635DF" w:rsidRPr="00E635DF" w:rsidRDefault="00E635DF" w:rsidP="00E635DF">
      <w:pPr>
        <w:sectPr w:rsidR="00E635DF" w:rsidRPr="00E635DF" w:rsidSect="004558A5">
          <w:footerReference w:type="default" r:id="rId11"/>
          <w:pgSz w:w="11906" w:h="16838"/>
          <w:pgMar w:top="1440" w:right="1440" w:bottom="1440" w:left="1440" w:header="708" w:footer="708" w:gutter="0"/>
          <w:pgNumType w:start="1"/>
          <w:cols w:space="708"/>
          <w:docGrid w:linePitch="360"/>
        </w:sectPr>
      </w:pPr>
      <w:r>
        <w:fldChar w:fldCharType="end"/>
      </w:r>
    </w:p>
    <w:p w14:paraId="479111C8" w14:textId="0379C77D" w:rsidR="003766FC" w:rsidRDefault="003766FC" w:rsidP="00B26B71">
      <w:pPr>
        <w:pStyle w:val="Heading1"/>
        <w:jc w:val="center"/>
      </w:pPr>
      <w:bookmarkStart w:id="10" w:name="_Toc62626067"/>
      <w:r>
        <w:lastRenderedPageBreak/>
        <w:t xml:space="preserve">BAB I </w:t>
      </w:r>
      <w:r>
        <w:br/>
        <w:t>PENDAHULUAN</w:t>
      </w:r>
      <w:bookmarkEnd w:id="10"/>
    </w:p>
    <w:p w14:paraId="2363F41C" w14:textId="77777777" w:rsidR="003766FC" w:rsidRDefault="003766FC" w:rsidP="003766FC"/>
    <w:p w14:paraId="4C989077" w14:textId="49338529" w:rsidR="003766FC" w:rsidRDefault="003766FC" w:rsidP="00413C20">
      <w:pPr>
        <w:pStyle w:val="Heading2"/>
        <w:numPr>
          <w:ilvl w:val="1"/>
          <w:numId w:val="5"/>
        </w:numPr>
        <w:ind w:left="709" w:hanging="709"/>
        <w:rPr>
          <w:b w:val="0"/>
          <w:bCs/>
        </w:rPr>
      </w:pPr>
      <w:bookmarkStart w:id="11" w:name="_Toc62626068"/>
      <w:r w:rsidRPr="003766FC">
        <w:rPr>
          <w:bCs/>
        </w:rPr>
        <w:t>Latar Belakang</w:t>
      </w:r>
      <w:bookmarkEnd w:id="11"/>
    </w:p>
    <w:p w14:paraId="13EB0B36" w14:textId="7F3D07D1" w:rsidR="003766FC" w:rsidRDefault="00271F28" w:rsidP="00413C20">
      <w:pPr>
        <w:ind w:firstLine="709"/>
        <w:jc w:val="both"/>
      </w:pPr>
      <w:r>
        <w:t xml:space="preserve">Data </w:t>
      </w:r>
      <w:r w:rsidR="009E5B76">
        <w:t>pada saat ini menjadi suatu hal yang sangat penting, salah satu faktor yang membuat data sangat dibutuhkan pada era ini yaitu karena dapat dijadikan sebagai landasan, bahan, serta acuan, dalam mendapatkan sebuah informasi. Informasi ini yang nantinya akan digunakan untuk mengambil suatu keputusan yang tepat</w:t>
      </w:r>
      <w:r w:rsidR="006475C6">
        <w:t xml:space="preserve">, hal tersebut tentunya dapat dilakukan hanya jika data yang didapatkan berasal dari sumber yang </w:t>
      </w:r>
      <w:proofErr w:type="spellStart"/>
      <w:r w:rsidR="006475C6">
        <w:rPr>
          <w:i/>
          <w:iCs/>
        </w:rPr>
        <w:t>credible</w:t>
      </w:r>
      <w:proofErr w:type="spellEnd"/>
      <w:r w:rsidR="006475C6">
        <w:t xml:space="preserve">, </w:t>
      </w:r>
      <w:proofErr w:type="spellStart"/>
      <w:r w:rsidR="006475C6">
        <w:rPr>
          <w:i/>
          <w:iCs/>
        </w:rPr>
        <w:t>relevance</w:t>
      </w:r>
      <w:proofErr w:type="spellEnd"/>
      <w:r w:rsidR="006475C6">
        <w:rPr>
          <w:i/>
          <w:iCs/>
        </w:rPr>
        <w:t xml:space="preserve">, </w:t>
      </w:r>
      <w:proofErr w:type="spellStart"/>
      <w:r w:rsidR="006475C6">
        <w:rPr>
          <w:i/>
          <w:iCs/>
        </w:rPr>
        <w:t>accurate</w:t>
      </w:r>
      <w:proofErr w:type="spellEnd"/>
      <w:r w:rsidR="006475C6">
        <w:rPr>
          <w:i/>
          <w:iCs/>
        </w:rPr>
        <w:t xml:space="preserve">, </w:t>
      </w:r>
      <w:proofErr w:type="spellStart"/>
      <w:r w:rsidR="006475C6">
        <w:rPr>
          <w:i/>
          <w:iCs/>
        </w:rPr>
        <w:t>completeness</w:t>
      </w:r>
      <w:proofErr w:type="spellEnd"/>
      <w:r w:rsidR="006475C6">
        <w:rPr>
          <w:i/>
          <w:iCs/>
        </w:rPr>
        <w:t xml:space="preserve">, </w:t>
      </w:r>
      <w:proofErr w:type="spellStart"/>
      <w:r w:rsidR="006475C6">
        <w:rPr>
          <w:i/>
          <w:iCs/>
        </w:rPr>
        <w:t>timeliness</w:t>
      </w:r>
      <w:proofErr w:type="spellEnd"/>
      <w:r w:rsidR="006475C6">
        <w:rPr>
          <w:i/>
          <w:iCs/>
        </w:rPr>
        <w:t xml:space="preserve">, </w:t>
      </w:r>
      <w:r w:rsidR="006475C6">
        <w:t xml:space="preserve">dan </w:t>
      </w:r>
      <w:proofErr w:type="spellStart"/>
      <w:r w:rsidR="006475C6">
        <w:rPr>
          <w:i/>
          <w:iCs/>
        </w:rPr>
        <w:t>understandability</w:t>
      </w:r>
      <w:proofErr w:type="spellEnd"/>
      <w:r w:rsidR="006D4733">
        <w:t>.</w:t>
      </w:r>
      <w:r>
        <w:t xml:space="preserve"> </w:t>
      </w:r>
      <w:r w:rsidR="006D4733">
        <w:t xml:space="preserve">Namun dalam menghasilkan informasi dari sekian banyak data yang tersedia dibutuhkan proses analisa terlebih dahulu, sehingga data yang sebelumnya </w:t>
      </w:r>
      <w:r w:rsidR="00E22D8A">
        <w:t>adalah bahan mentah</w:t>
      </w:r>
      <w:r w:rsidR="006D4733">
        <w:t xml:space="preserve"> dapat ber</w:t>
      </w:r>
      <w:r w:rsidR="00E22D8A">
        <w:t xml:space="preserve">manfaat bagi individu, </w:t>
      </w:r>
      <w:r w:rsidR="00F2199C">
        <w:t>masyarakat</w:t>
      </w:r>
      <w:r w:rsidR="00E22D8A">
        <w:t xml:space="preserve">, </w:t>
      </w:r>
      <w:r w:rsidR="00F2199C">
        <w:t>perusahaan</w:t>
      </w:r>
      <w:r w:rsidR="00E22D8A">
        <w:t>, pemerintah, maupun dunia</w:t>
      </w:r>
      <w:r w:rsidR="006D4733">
        <w:t xml:space="preserve"> </w:t>
      </w:r>
      <w:r w:rsidR="000C5C3D">
        <w:fldChar w:fldCharType="begin" w:fldLock="1"/>
      </w:r>
      <w:r w:rsidR="000C5C3D">
        <w:instrText>ADDIN CSL_CITATION {"citationItems":[{"id":"ITEM-1","itemData":{"ISSN":"2089-9033","abstract":"Pengolahan data Pencari Kerja pada Dinas Sosial dan Tenaga Kerja Kota Padang masih menggunakan sistem komputer yang belum optimal, karena penyimpanan data yang masih memerlukan tempat dan ruangan yang besar, sehingga membutuhkan waktu yang relatif lama untuk menghasilkan informasi yang dibutuhkan. Dalam pembuatan kartu pencari kerjanya sendiri masih menggunakan tulisan tangan. Penelitian dilakukan untuk mengoptimalkan proses pengolahan data dari proses yang ada sebelumnya.","author":[{"dropping-particle":"","family":"Andalia","given":"Fanny","non-dropping-particle":"","parse-names":false,"suffix":""},{"dropping-particle":"","family":"Setiawan","given":"Eko Budi","non-dropping-particle":"","parse-names":false,"suffix":""}],"container-title":"Jurnal Ilmiah Komputer dan Informatika (KOMPUTA)","id":"ITEM-1","issue":"2","issued":{"date-parts":[["2015"]]},"page":"93-97","title":"PENGEMBANGAN SISTEM INFORMASI PENGOLAHAN DATA PENCARI KERJA PADA DINAS SOSIAL DAN TENAGA KERJA KOTA PADANG","type":"article-journal","volume":"4"},"uris":["http://www.mendeley.com/documents/?uuid=5c6d0da6-40bc-41a9-96be-5bd417067d19"]}],"mendeley":{"formattedCitation":"(Andalia &amp; Setiawan, 2015)","plainTextFormattedCitation":"(Andalia &amp; Setiawan, 2015)","previouslyFormattedCitation":"(Andalia &amp; Setiawan, 2015)"},"properties":{"noteIndex":0},"schema":"https://github.com/citation-style-language/schema/raw/master/csl-citation.json"}</w:instrText>
      </w:r>
      <w:r w:rsidR="000C5C3D">
        <w:fldChar w:fldCharType="separate"/>
      </w:r>
      <w:r w:rsidR="000C5C3D" w:rsidRPr="000C5C3D">
        <w:rPr>
          <w:noProof/>
        </w:rPr>
        <w:t>(Andalia &amp; Setiawan, 2015)</w:t>
      </w:r>
      <w:r w:rsidR="000C5C3D">
        <w:fldChar w:fldCharType="end"/>
      </w:r>
      <w:r w:rsidR="009E5B76">
        <w:t>.</w:t>
      </w:r>
    </w:p>
    <w:p w14:paraId="36EF1D78" w14:textId="1A826893" w:rsidR="006475C6" w:rsidRDefault="006E50CC" w:rsidP="00413C20">
      <w:pPr>
        <w:ind w:firstLine="709"/>
        <w:jc w:val="both"/>
      </w:pPr>
      <w:r>
        <w:t>Dalam upaya</w:t>
      </w:r>
      <w:r w:rsidR="001A4B16">
        <w:t xml:space="preserve"> memaksimalkan</w:t>
      </w:r>
      <w:r w:rsidR="00F2199C">
        <w:t xml:space="preserve"> sumber data yang tersedia di Indonesia menjadi informasi yang </w:t>
      </w:r>
      <w:r w:rsidR="001A4B16">
        <w:t>bermanfaat</w:t>
      </w:r>
      <w:r w:rsidR="00F2199C">
        <w:t>, salah satu perusahaan bernama PT Absolut Data Indonesia</w:t>
      </w:r>
      <w:r w:rsidR="00A018B5">
        <w:t xml:space="preserve"> sudah </w:t>
      </w:r>
      <w:r w:rsidR="001A4B16">
        <w:t xml:space="preserve">mulai </w:t>
      </w:r>
      <w:r w:rsidR="00A018B5">
        <w:t>melakukannya. PT Absolut Data Indonesia merupakan</w:t>
      </w:r>
      <w:r w:rsidR="0052788C">
        <w:t xml:space="preserve"> </w:t>
      </w:r>
      <w:r w:rsidR="007B2DCF">
        <w:t xml:space="preserve">distributor resmi dari </w:t>
      </w:r>
      <w:proofErr w:type="spellStart"/>
      <w:r w:rsidR="007B2DCF">
        <w:t>Yellowfin</w:t>
      </w:r>
      <w:proofErr w:type="spellEnd"/>
      <w:r w:rsidR="007B2DCF">
        <w:t xml:space="preserve"> Business </w:t>
      </w:r>
      <w:proofErr w:type="spellStart"/>
      <w:r w:rsidR="007B2DCF">
        <w:t>Intelligence</w:t>
      </w:r>
      <w:proofErr w:type="spellEnd"/>
      <w:r w:rsidR="00C8558F">
        <w:t xml:space="preserve"> (</w:t>
      </w:r>
      <w:proofErr w:type="spellStart"/>
      <w:r w:rsidR="00C8558F">
        <w:t>Yellowfin</w:t>
      </w:r>
      <w:proofErr w:type="spellEnd"/>
      <w:r w:rsidR="00C8558F">
        <w:t xml:space="preserve"> BI)</w:t>
      </w:r>
      <w:r w:rsidR="007B2DCF">
        <w:t xml:space="preserve"> di Indonesia serta sebagai anak perusahaan dari BIG </w:t>
      </w:r>
      <w:proofErr w:type="spellStart"/>
      <w:r w:rsidR="007B2DCF">
        <w:t>Change</w:t>
      </w:r>
      <w:proofErr w:type="spellEnd"/>
      <w:r w:rsidR="007B2DCF">
        <w:t xml:space="preserve"> </w:t>
      </w:r>
      <w:proofErr w:type="spellStart"/>
      <w:r w:rsidR="007B2DCF">
        <w:t>Agency</w:t>
      </w:r>
      <w:proofErr w:type="spellEnd"/>
      <w:r w:rsidR="007B2DCF">
        <w:t xml:space="preserve">. </w:t>
      </w:r>
      <w:proofErr w:type="spellStart"/>
      <w:r w:rsidR="007B2DCF">
        <w:t>Yellowfin</w:t>
      </w:r>
      <w:proofErr w:type="spellEnd"/>
      <w:r w:rsidR="007B2DCF">
        <w:t xml:space="preserve"> </w:t>
      </w:r>
      <w:r w:rsidR="00C8558F">
        <w:t xml:space="preserve">BI </w:t>
      </w:r>
      <w:r w:rsidR="007B2DCF">
        <w:t xml:space="preserve">adalah sebuah aplikasi </w:t>
      </w:r>
      <w:r w:rsidR="00194586">
        <w:t xml:space="preserve">yang digunakan untuk menganalisis informasi bisnis atau yang lebih dikenal dengan </w:t>
      </w:r>
      <w:proofErr w:type="spellStart"/>
      <w:r w:rsidR="00194586">
        <w:rPr>
          <w:i/>
          <w:iCs/>
        </w:rPr>
        <w:t>business</w:t>
      </w:r>
      <w:proofErr w:type="spellEnd"/>
      <w:r w:rsidR="00194586">
        <w:rPr>
          <w:i/>
          <w:iCs/>
        </w:rPr>
        <w:t xml:space="preserve"> </w:t>
      </w:r>
      <w:proofErr w:type="spellStart"/>
      <w:r w:rsidR="00194586">
        <w:rPr>
          <w:i/>
          <w:iCs/>
        </w:rPr>
        <w:t>intelligence</w:t>
      </w:r>
      <w:proofErr w:type="spellEnd"/>
      <w:r w:rsidR="00194586" w:rsidRPr="00194586">
        <w:t>.</w:t>
      </w:r>
      <w:r w:rsidR="00A018B5">
        <w:t xml:space="preserve"> </w:t>
      </w:r>
      <w:r w:rsidR="00C8558F">
        <w:t xml:space="preserve">Tidak hanya sebagai distributor </w:t>
      </w:r>
      <w:proofErr w:type="spellStart"/>
      <w:r w:rsidR="00C8558F">
        <w:t>Yellowfin</w:t>
      </w:r>
      <w:proofErr w:type="spellEnd"/>
      <w:r w:rsidR="00C8558F">
        <w:t xml:space="preserve"> BI di Indonesia, PT Absolut Data Indonesia juga melakukan riset data melalui mitra-mitra yang saling bekerja sama </w:t>
      </w:r>
      <w:r w:rsidR="0052788C" w:rsidRPr="0052788C">
        <w:fldChar w:fldCharType="begin" w:fldLock="1"/>
      </w:r>
      <w:r w:rsidR="00BC2FB4">
        <w:instrText>ADDIN CSL_CITATION {"citationItems":[{"id":"ITEM-1","itemData":{"URL":"https://www.absolutdata.id/","id":"ITEM-1","issued":{"date-parts":[["2019"]]},"title":"Absolut Data Indonesia","type":"webpage"},"uris":["http://www.mendeley.com/documents/?uuid=a5c52d5e-db21-45f5-9f46-4e21d394b831"]}],"mendeley":{"formattedCitation":"(&lt;i&gt;Absolut Data Indonesia&lt;/i&gt;, 2019)","plainTextFormattedCitation":"(Absolut Data Indonesia, 2019)","previouslyFormattedCitation":"(&lt;i&gt;Absolut Data Indonesia&lt;/i&gt;, 2019)"},"properties":{"noteIndex":0},"schema":"https://github.com/citation-style-language/schema/raw/master/csl-citation.json"}</w:instrText>
      </w:r>
      <w:r w:rsidR="0052788C" w:rsidRPr="0052788C">
        <w:fldChar w:fldCharType="separate"/>
      </w:r>
      <w:r w:rsidR="0052788C" w:rsidRPr="0052788C">
        <w:rPr>
          <w:noProof/>
        </w:rPr>
        <w:t>(Absolut Data Indonesia, 2019)</w:t>
      </w:r>
      <w:r w:rsidR="0052788C" w:rsidRPr="0052788C">
        <w:fldChar w:fldCharType="end"/>
      </w:r>
      <w:r w:rsidR="0052788C" w:rsidRPr="0052788C">
        <w:t>.</w:t>
      </w:r>
    </w:p>
    <w:p w14:paraId="2DCA82B4" w14:textId="5398029D" w:rsidR="006E50CC" w:rsidRPr="0052788C" w:rsidRDefault="00C55A06" w:rsidP="00BC7858">
      <w:pPr>
        <w:ind w:firstLine="709"/>
        <w:jc w:val="both"/>
      </w:pPr>
      <w:r>
        <w:t xml:space="preserve">Berdasarkan penjelasan sebelumnya, penulis tertarik untuk mengambil praktik kerja lapangan (PKL) yang berkaitan dengan analisa data di PT Absolut Data Indonesia. Pada PKL ini penulis menggunakan aplikasi </w:t>
      </w:r>
      <w:proofErr w:type="spellStart"/>
      <w:r>
        <w:t>Yellowfin</w:t>
      </w:r>
      <w:proofErr w:type="spellEnd"/>
      <w:r>
        <w:t xml:space="preserve"> BI untuk melakukan analisa dan bahasa pemrograman </w:t>
      </w:r>
      <w:proofErr w:type="spellStart"/>
      <w:r>
        <w:t>python</w:t>
      </w:r>
      <w:proofErr w:type="spellEnd"/>
      <w:r>
        <w:t xml:space="preserve"> sebagai bagian dalam memproses data. Adapun data yang dianalisa yaitu data transaksi produk pada instansi </w:t>
      </w:r>
      <w:proofErr w:type="spellStart"/>
      <w:r>
        <w:t>Retech</w:t>
      </w:r>
      <w:proofErr w:type="spellEnd"/>
      <w:r>
        <w:t xml:space="preserve"> dan data </w:t>
      </w:r>
      <w:r w:rsidR="007D6590">
        <w:t>angkutan umum</w:t>
      </w:r>
      <w:r>
        <w:t xml:space="preserve"> kota Bandung</w:t>
      </w:r>
      <w:r w:rsidR="00413C20">
        <w:t xml:space="preserve"> </w:t>
      </w:r>
      <w:r w:rsidR="00E01063">
        <w:t xml:space="preserve">yang diamanahkan oleh PT Absolut Data Indonesia. </w:t>
      </w:r>
    </w:p>
    <w:p w14:paraId="464A5D40" w14:textId="77777777" w:rsidR="00E01063" w:rsidRPr="003766FC" w:rsidRDefault="00E01063" w:rsidP="00BC7858"/>
    <w:p w14:paraId="3C8B4A75" w14:textId="4DB3B99D" w:rsidR="00BC7858" w:rsidRDefault="00BC7858" w:rsidP="00BC7858">
      <w:pPr>
        <w:pStyle w:val="Heading2"/>
        <w:numPr>
          <w:ilvl w:val="1"/>
          <w:numId w:val="5"/>
        </w:numPr>
        <w:ind w:left="709" w:hanging="709"/>
        <w:rPr>
          <w:b w:val="0"/>
          <w:bCs/>
        </w:rPr>
      </w:pPr>
      <w:bookmarkStart w:id="12" w:name="_Toc62626069"/>
      <w:r>
        <w:rPr>
          <w:bCs/>
        </w:rPr>
        <w:t>Riwayat Perusahaan</w:t>
      </w:r>
      <w:bookmarkEnd w:id="12"/>
    </w:p>
    <w:p w14:paraId="4A0AAD1D" w14:textId="497FE97C" w:rsidR="00C82194" w:rsidRDefault="00BC7858" w:rsidP="00EC1271">
      <w:pPr>
        <w:ind w:firstLine="709"/>
        <w:jc w:val="both"/>
      </w:pPr>
      <w:r w:rsidRPr="00BC7858">
        <w:t xml:space="preserve">PT Absolut Data Indonesia merupakan </w:t>
      </w:r>
      <w:r w:rsidR="0087309D">
        <w:rPr>
          <w:lang w:val="en-US"/>
        </w:rPr>
        <w:t xml:space="preserve">distributor </w:t>
      </w:r>
      <w:r w:rsidR="002F70C9">
        <w:t xml:space="preserve">resmi dari </w:t>
      </w:r>
      <w:r w:rsidR="0052357F">
        <w:t xml:space="preserve">Indonesia untuk </w:t>
      </w:r>
      <w:r w:rsidR="002F70C9">
        <w:t xml:space="preserve">perusahaan </w:t>
      </w:r>
      <w:r w:rsidR="0087309D">
        <w:rPr>
          <w:lang w:val="en-US"/>
        </w:rPr>
        <w:t xml:space="preserve">Yellowfin Business Intelligence </w:t>
      </w:r>
      <w:r w:rsidR="0052357F">
        <w:t>yang</w:t>
      </w:r>
      <w:r w:rsidR="002F70C9">
        <w:t xml:space="preserve"> </w:t>
      </w:r>
      <w:r w:rsidR="0052357F">
        <w:t>ber</w:t>
      </w:r>
      <w:r w:rsidR="002F70C9">
        <w:t xml:space="preserve">kantor pusat di </w:t>
      </w:r>
      <w:r w:rsidR="002F70C9" w:rsidRPr="002F70C9">
        <w:t>Melbourne, Australia</w:t>
      </w:r>
      <w:r w:rsidR="0052357F">
        <w:t>,</w:t>
      </w:r>
      <w:r w:rsidR="00AE5044">
        <w:t xml:space="preserve"> serta bagian dari</w:t>
      </w:r>
      <w:r w:rsidR="0052357F">
        <w:t xml:space="preserve"> anak perusahaan BIG </w:t>
      </w:r>
      <w:proofErr w:type="spellStart"/>
      <w:r w:rsidR="0052357F">
        <w:t>Change</w:t>
      </w:r>
      <w:proofErr w:type="spellEnd"/>
      <w:r w:rsidR="0052357F">
        <w:t xml:space="preserve"> </w:t>
      </w:r>
      <w:proofErr w:type="spellStart"/>
      <w:r w:rsidR="0052357F">
        <w:t>Agency</w:t>
      </w:r>
      <w:proofErr w:type="spellEnd"/>
      <w:r w:rsidR="0052357F">
        <w:t>. Tujuan dari PT Absolut Data Indonesia yaitu memberik</w:t>
      </w:r>
      <w:r w:rsidR="007D518C">
        <w:t xml:space="preserve">an solusi mulai dari penyediaan data, analisis data, hingga bisnis proses. </w:t>
      </w:r>
      <w:r w:rsidR="00C82194">
        <w:lastRenderedPageBreak/>
        <w:t xml:space="preserve">Aplikasi utamanya adalah </w:t>
      </w:r>
      <w:proofErr w:type="spellStart"/>
      <w:r w:rsidR="00C82194">
        <w:t>Yellowfin</w:t>
      </w:r>
      <w:proofErr w:type="spellEnd"/>
      <w:r w:rsidR="00C82194">
        <w:t xml:space="preserve">, hal tersebut dikarenakan banyaknya kelebihan yang didapat ketika menggunakan aplikasi ini, diantaranya membangun </w:t>
      </w:r>
      <w:proofErr w:type="spellStart"/>
      <w:r w:rsidR="00C82194">
        <w:rPr>
          <w:i/>
          <w:iCs/>
        </w:rPr>
        <w:t>dashboard</w:t>
      </w:r>
      <w:proofErr w:type="spellEnd"/>
      <w:r w:rsidR="00C82194">
        <w:rPr>
          <w:i/>
          <w:iCs/>
        </w:rPr>
        <w:t xml:space="preserve"> </w:t>
      </w:r>
      <w:r w:rsidR="00C82194">
        <w:t xml:space="preserve">yang didukung oleh </w:t>
      </w:r>
      <w:proofErr w:type="spellStart"/>
      <w:r w:rsidR="00C82194">
        <w:rPr>
          <w:i/>
          <w:iCs/>
        </w:rPr>
        <w:t>artificial</w:t>
      </w:r>
      <w:proofErr w:type="spellEnd"/>
      <w:r w:rsidR="00C82194">
        <w:rPr>
          <w:i/>
          <w:iCs/>
        </w:rPr>
        <w:t xml:space="preserve"> </w:t>
      </w:r>
      <w:proofErr w:type="spellStart"/>
      <w:r w:rsidR="00C82194">
        <w:rPr>
          <w:i/>
          <w:iCs/>
        </w:rPr>
        <w:t>intelligence</w:t>
      </w:r>
      <w:proofErr w:type="spellEnd"/>
      <w:r w:rsidR="00C82194">
        <w:t xml:space="preserve">, menyajikan data dalam bentuk </w:t>
      </w:r>
      <w:proofErr w:type="spellStart"/>
      <w:r w:rsidR="00C82194">
        <w:rPr>
          <w:i/>
          <w:iCs/>
        </w:rPr>
        <w:t>stories</w:t>
      </w:r>
      <w:proofErr w:type="spellEnd"/>
      <w:r w:rsidR="00C82194">
        <w:t xml:space="preserve">, memiliki fitur </w:t>
      </w:r>
      <w:proofErr w:type="spellStart"/>
      <w:r w:rsidR="00EC1271">
        <w:rPr>
          <w:i/>
          <w:iCs/>
        </w:rPr>
        <w:t>receive</w:t>
      </w:r>
      <w:proofErr w:type="spellEnd"/>
      <w:r w:rsidR="00EC1271">
        <w:rPr>
          <w:i/>
          <w:iCs/>
        </w:rPr>
        <w:t xml:space="preserve"> </w:t>
      </w:r>
      <w:proofErr w:type="spellStart"/>
      <w:r w:rsidR="00EC1271">
        <w:rPr>
          <w:i/>
          <w:iCs/>
        </w:rPr>
        <w:t>automated</w:t>
      </w:r>
      <w:proofErr w:type="spellEnd"/>
      <w:r w:rsidR="00EC1271">
        <w:rPr>
          <w:i/>
          <w:iCs/>
        </w:rPr>
        <w:t xml:space="preserve"> </w:t>
      </w:r>
      <w:proofErr w:type="spellStart"/>
      <w:r w:rsidR="00EC1271">
        <w:rPr>
          <w:i/>
          <w:iCs/>
        </w:rPr>
        <w:t>signals</w:t>
      </w:r>
      <w:proofErr w:type="spellEnd"/>
      <w:r w:rsidR="00EC1271">
        <w:t xml:space="preserve">, </w:t>
      </w:r>
      <w:r w:rsidR="00EC1271" w:rsidRPr="00EC1271">
        <w:t>m</w:t>
      </w:r>
      <w:r w:rsidR="00EC1271">
        <w:t xml:space="preserve">enyiapkan data sebelum dianalisa, dan menganalisis data hingga mendapatkan sebuah </w:t>
      </w:r>
      <w:proofErr w:type="spellStart"/>
      <w:r w:rsidR="00EC1271">
        <w:rPr>
          <w:i/>
          <w:iCs/>
        </w:rPr>
        <w:t>insights</w:t>
      </w:r>
      <w:proofErr w:type="spellEnd"/>
      <w:r w:rsidR="00C82194">
        <w:t xml:space="preserve">. </w:t>
      </w:r>
      <w:r w:rsidR="00EC1271">
        <w:t xml:space="preserve">Namun tujuan dari perusahaan ini tidak dapat tercapai sepenuhnya hanya karena aplikasi </w:t>
      </w:r>
      <w:proofErr w:type="spellStart"/>
      <w:r w:rsidR="00EC1271">
        <w:t>Yellowfin</w:t>
      </w:r>
      <w:proofErr w:type="spellEnd"/>
      <w:r w:rsidR="00EC1271">
        <w:t xml:space="preserve"> saja melainkan juga dengan kontribusi yang diberikan oleh pihak-pihak PT Absolut Data Indonesia, b</w:t>
      </w:r>
      <w:r>
        <w:t>erikut adalah gambar</w:t>
      </w:r>
      <w:r w:rsidR="00EC1271">
        <w:t>an</w:t>
      </w:r>
      <w:r>
        <w:t xml:space="preserve"> struktur perusahaan </w:t>
      </w:r>
      <w:proofErr w:type="spellStart"/>
      <w:r w:rsidR="00EC1271">
        <w:t>dimana</w:t>
      </w:r>
      <w:proofErr w:type="spellEnd"/>
      <w:r w:rsidR="00EC1271">
        <w:t xml:space="preserve"> terdapat pihak-pihak yang ikut berkontribusi besar dalam mencapai tujuan dari PT Absolut Data Indonesia.</w:t>
      </w:r>
    </w:p>
    <w:p w14:paraId="7019912F" w14:textId="1C9EA664" w:rsidR="00B26B71" w:rsidRDefault="0062012C" w:rsidP="00C82194">
      <w:r>
        <w:rPr>
          <w:noProof/>
          <w:lang w:val="en-US"/>
        </w:rPr>
        <w:drawing>
          <wp:inline distT="0" distB="0" distL="0" distR="0" wp14:anchorId="695DCE43" wp14:editId="1CB4BFCF">
            <wp:extent cx="5734050" cy="32194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3219450"/>
                    </a:xfrm>
                    <a:prstGeom prst="rect">
                      <a:avLst/>
                    </a:prstGeom>
                    <a:noFill/>
                    <a:ln w="12700">
                      <a:solidFill>
                        <a:schemeClr val="tx1"/>
                      </a:solidFill>
                    </a:ln>
                  </pic:spPr>
                </pic:pic>
              </a:graphicData>
            </a:graphic>
          </wp:inline>
        </w:drawing>
      </w:r>
    </w:p>
    <w:p w14:paraId="45710D06" w14:textId="27AC13AC" w:rsidR="00BC7858" w:rsidRPr="008637A9" w:rsidRDefault="00B26B71" w:rsidP="00197B23">
      <w:pPr>
        <w:pStyle w:val="Caption"/>
      </w:pPr>
      <w:bookmarkStart w:id="13" w:name="_Toc59368449"/>
      <w:r w:rsidRPr="008637A9">
        <w:t>Gambar 1.</w:t>
      </w:r>
      <w:r w:rsidRPr="008637A9">
        <w:fldChar w:fldCharType="begin"/>
      </w:r>
      <w:r w:rsidRPr="008637A9">
        <w:instrText xml:space="preserve"> SEQ Gambar_1. \* ARABIC </w:instrText>
      </w:r>
      <w:r w:rsidRPr="008637A9">
        <w:fldChar w:fldCharType="separate"/>
      </w:r>
      <w:r w:rsidR="00271CA8">
        <w:rPr>
          <w:noProof/>
        </w:rPr>
        <w:t>1</w:t>
      </w:r>
      <w:r w:rsidRPr="008637A9">
        <w:fldChar w:fldCharType="end"/>
      </w:r>
      <w:r w:rsidRPr="008637A9">
        <w:t xml:space="preserve">. </w:t>
      </w:r>
      <w:proofErr w:type="spellStart"/>
      <w:r w:rsidRPr="008637A9">
        <w:t>Stuktur</w:t>
      </w:r>
      <w:proofErr w:type="spellEnd"/>
      <w:r w:rsidRPr="008637A9">
        <w:t xml:space="preserve"> Perusahaan PT Absolut Data Indonesia</w:t>
      </w:r>
      <w:bookmarkEnd w:id="13"/>
    </w:p>
    <w:p w14:paraId="0515C353" w14:textId="77777777" w:rsidR="00C35093" w:rsidRPr="00C35093" w:rsidRDefault="00C35093" w:rsidP="00C35093"/>
    <w:p w14:paraId="68A41E4B" w14:textId="0B768DD9" w:rsidR="003766FC" w:rsidRDefault="003766FC" w:rsidP="00BC7858">
      <w:pPr>
        <w:pStyle w:val="Heading2"/>
        <w:numPr>
          <w:ilvl w:val="1"/>
          <w:numId w:val="5"/>
        </w:numPr>
        <w:ind w:left="709" w:hanging="709"/>
        <w:rPr>
          <w:b w:val="0"/>
          <w:bCs/>
        </w:rPr>
      </w:pPr>
      <w:bookmarkStart w:id="14" w:name="_Toc62626070"/>
      <w:r>
        <w:rPr>
          <w:bCs/>
        </w:rPr>
        <w:t>Teknologi Terkait</w:t>
      </w:r>
      <w:bookmarkEnd w:id="14"/>
    </w:p>
    <w:p w14:paraId="7B2B07CC" w14:textId="489190D6" w:rsidR="003766FC" w:rsidRPr="00E01063" w:rsidRDefault="00E01063" w:rsidP="00BC7858">
      <w:pPr>
        <w:ind w:firstLine="709"/>
        <w:jc w:val="both"/>
      </w:pPr>
      <w:r>
        <w:t xml:space="preserve">Dalam </w:t>
      </w:r>
      <w:r w:rsidR="00BC7858">
        <w:t>pelaksanaan praktik kerja lapangan</w:t>
      </w:r>
      <w:r>
        <w:t xml:space="preserve"> teknologi yang digunakan diantaranya Google </w:t>
      </w:r>
      <w:proofErr w:type="spellStart"/>
      <w:r>
        <w:t>Drive</w:t>
      </w:r>
      <w:proofErr w:type="spellEnd"/>
      <w:r>
        <w:t>,</w:t>
      </w:r>
      <w:r w:rsidR="00E71210">
        <w:t xml:space="preserve"> </w:t>
      </w:r>
      <w:r>
        <w:t xml:space="preserve">Google </w:t>
      </w:r>
      <w:proofErr w:type="spellStart"/>
      <w:r>
        <w:t>Colab</w:t>
      </w:r>
      <w:proofErr w:type="spellEnd"/>
      <w:r>
        <w:t xml:space="preserve">, </w:t>
      </w:r>
      <w:proofErr w:type="spellStart"/>
      <w:r>
        <w:t>Python</w:t>
      </w:r>
      <w:proofErr w:type="spellEnd"/>
      <w:r>
        <w:t xml:space="preserve">, dan </w:t>
      </w:r>
      <w:proofErr w:type="spellStart"/>
      <w:r>
        <w:t>Yellowfin</w:t>
      </w:r>
      <w:proofErr w:type="spellEnd"/>
      <w:r>
        <w:t xml:space="preserve"> </w:t>
      </w:r>
      <w:r w:rsidR="00632F7A">
        <w:t xml:space="preserve">Business </w:t>
      </w:r>
      <w:proofErr w:type="spellStart"/>
      <w:r w:rsidR="00632F7A">
        <w:t>Intelligence</w:t>
      </w:r>
      <w:proofErr w:type="spellEnd"/>
      <w:r>
        <w:t>.</w:t>
      </w:r>
    </w:p>
    <w:p w14:paraId="4FD38037" w14:textId="77777777" w:rsidR="00E01063" w:rsidRDefault="00E01063" w:rsidP="00632F7A">
      <w:pPr>
        <w:rPr>
          <w:color w:val="FF0000"/>
        </w:rPr>
      </w:pPr>
    </w:p>
    <w:p w14:paraId="0CA418CF" w14:textId="31528D86" w:rsidR="00EE77D1" w:rsidRDefault="00EE77D1" w:rsidP="00CD4723">
      <w:pPr>
        <w:pStyle w:val="Heading3"/>
        <w:numPr>
          <w:ilvl w:val="2"/>
          <w:numId w:val="5"/>
        </w:numPr>
        <w:jc w:val="both"/>
      </w:pPr>
      <w:bookmarkStart w:id="15" w:name="_Toc62626071"/>
      <w:r>
        <w:t xml:space="preserve">Google </w:t>
      </w:r>
      <w:proofErr w:type="spellStart"/>
      <w:r>
        <w:t>Drive</w:t>
      </w:r>
      <w:bookmarkEnd w:id="15"/>
      <w:proofErr w:type="spellEnd"/>
    </w:p>
    <w:p w14:paraId="456816EF" w14:textId="294D307F" w:rsidR="0089700A" w:rsidRDefault="00E71210" w:rsidP="00966809">
      <w:pPr>
        <w:ind w:firstLine="720"/>
        <w:jc w:val="both"/>
      </w:pPr>
      <w:r>
        <w:t xml:space="preserve">Teknologi Google </w:t>
      </w:r>
      <w:proofErr w:type="spellStart"/>
      <w:r>
        <w:t>Drive</w:t>
      </w:r>
      <w:proofErr w:type="spellEnd"/>
      <w:r>
        <w:t xml:space="preserve"> digunakan sebagai aplikasi untuk kolaborasi dengan tim yang berbasis </w:t>
      </w:r>
      <w:proofErr w:type="spellStart"/>
      <w:r>
        <w:rPr>
          <w:i/>
          <w:iCs/>
        </w:rPr>
        <w:t>cloud</w:t>
      </w:r>
      <w:proofErr w:type="spellEnd"/>
      <w:r w:rsidR="0089700A">
        <w:t xml:space="preserve"> dan saling terintegrasi satu sama lain secara </w:t>
      </w:r>
      <w:r w:rsidR="0089700A">
        <w:rPr>
          <w:i/>
          <w:iCs/>
        </w:rPr>
        <w:t xml:space="preserve">real </w:t>
      </w:r>
      <w:proofErr w:type="spellStart"/>
      <w:r w:rsidR="0089700A">
        <w:rPr>
          <w:i/>
          <w:iCs/>
        </w:rPr>
        <w:t>time</w:t>
      </w:r>
      <w:proofErr w:type="spellEnd"/>
      <w:r w:rsidR="0089700A">
        <w:t>. Dalam teknologi ini terdapat banyak aplikasi diantaranya seperti gambar berikut:</w:t>
      </w:r>
    </w:p>
    <w:p w14:paraId="1CDC8646" w14:textId="77777777" w:rsidR="00C35093" w:rsidRDefault="0089700A" w:rsidP="00C35093">
      <w:pPr>
        <w:keepNext/>
        <w:jc w:val="both"/>
      </w:pPr>
      <w:r>
        <w:rPr>
          <w:noProof/>
          <w:lang w:val="en-US"/>
        </w:rPr>
        <w:lastRenderedPageBreak/>
        <w:drawing>
          <wp:inline distT="0" distB="0" distL="0" distR="0" wp14:anchorId="0AFFE142" wp14:editId="76514621">
            <wp:extent cx="5731510" cy="2239645"/>
            <wp:effectExtent l="19050" t="19050" r="21590" b="27305"/>
            <wp:docPr id="2" name="Picture 2" descr="Gambar 1.2. Aplikasi-Aplikasi Google Driv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1.2. Aplikasi-Aplikasi Google Drive">
                      <a:extLst>
                        <a:ext uri="{C183D7F6-B498-43B3-948B-1728B52AA6E4}">
                          <adec:decorative xmlns:adec="http://schemas.microsoft.com/office/drawing/2017/decorative" val="0"/>
                        </a:ext>
                      </a:extLst>
                    </pic:cNvPr>
                    <pic:cNvPicPr/>
                  </pic:nvPicPr>
                  <pic:blipFill>
                    <a:blip r:embed="rId13"/>
                    <a:stretch>
                      <a:fillRect/>
                    </a:stretch>
                  </pic:blipFill>
                  <pic:spPr>
                    <a:xfrm>
                      <a:off x="0" y="0"/>
                      <a:ext cx="5731510" cy="2239645"/>
                    </a:xfrm>
                    <a:prstGeom prst="rect">
                      <a:avLst/>
                    </a:prstGeom>
                    <a:ln>
                      <a:solidFill>
                        <a:schemeClr val="tx1"/>
                      </a:solidFill>
                    </a:ln>
                  </pic:spPr>
                </pic:pic>
              </a:graphicData>
            </a:graphic>
          </wp:inline>
        </w:drawing>
      </w:r>
    </w:p>
    <w:p w14:paraId="5A4F651D" w14:textId="2796F15F" w:rsidR="006817DD" w:rsidRPr="008637A9" w:rsidRDefault="00C35093" w:rsidP="00197B23">
      <w:pPr>
        <w:pStyle w:val="Caption"/>
      </w:pPr>
      <w:bookmarkStart w:id="16" w:name="_Toc59368450"/>
      <w:r w:rsidRPr="008637A9">
        <w:t>Gambar 1.</w:t>
      </w:r>
      <w:r w:rsidRPr="008637A9">
        <w:fldChar w:fldCharType="begin"/>
      </w:r>
      <w:r w:rsidRPr="008637A9">
        <w:instrText xml:space="preserve"> SEQ Gambar_1. \* ARABIC </w:instrText>
      </w:r>
      <w:r w:rsidRPr="008637A9">
        <w:fldChar w:fldCharType="separate"/>
      </w:r>
      <w:r w:rsidR="00271CA8">
        <w:rPr>
          <w:noProof/>
        </w:rPr>
        <w:t>2</w:t>
      </w:r>
      <w:r w:rsidRPr="008637A9">
        <w:fldChar w:fldCharType="end"/>
      </w:r>
      <w:r w:rsidRPr="008637A9">
        <w:t xml:space="preserve">. Aplikasi Google </w:t>
      </w:r>
      <w:proofErr w:type="spellStart"/>
      <w:r w:rsidRPr="008637A9">
        <w:t>Drive</w:t>
      </w:r>
      <w:bookmarkEnd w:id="16"/>
      <w:proofErr w:type="spellEnd"/>
    </w:p>
    <w:p w14:paraId="3214DED4" w14:textId="5ABD6379" w:rsidR="00632F7A" w:rsidRDefault="00E87683" w:rsidP="00E71210">
      <w:pPr>
        <w:ind w:firstLine="720"/>
        <w:jc w:val="both"/>
      </w:pPr>
      <w:r>
        <w:t xml:space="preserve">Terlihat dari gambar di atas bahwa banyak aplikasi dari Google </w:t>
      </w:r>
      <w:proofErr w:type="spellStart"/>
      <w:r>
        <w:t>Drive</w:t>
      </w:r>
      <w:proofErr w:type="spellEnd"/>
      <w:r>
        <w:t xml:space="preserve"> ini, akan tetapi penulis hanya menggunakan sebagian yaitu </w:t>
      </w:r>
      <w:proofErr w:type="spellStart"/>
      <w:r>
        <w:t>Gmail</w:t>
      </w:r>
      <w:proofErr w:type="spellEnd"/>
      <w:r>
        <w:t xml:space="preserve">, </w:t>
      </w:r>
      <w:proofErr w:type="spellStart"/>
      <w:r>
        <w:t>Meet</w:t>
      </w:r>
      <w:proofErr w:type="spellEnd"/>
      <w:r>
        <w:t xml:space="preserve">, </w:t>
      </w:r>
      <w:proofErr w:type="spellStart"/>
      <w:r>
        <w:t>Drive</w:t>
      </w:r>
      <w:proofErr w:type="spellEnd"/>
      <w:r>
        <w:t xml:space="preserve">, Dokumen, </w:t>
      </w:r>
      <w:proofErr w:type="spellStart"/>
      <w:r>
        <w:t>Spreadsheet</w:t>
      </w:r>
      <w:proofErr w:type="spellEnd"/>
      <w:r>
        <w:t xml:space="preserve">, dan </w:t>
      </w:r>
      <w:proofErr w:type="spellStart"/>
      <w:r>
        <w:t>Slide</w:t>
      </w:r>
      <w:proofErr w:type="spellEnd"/>
      <w:r>
        <w:t xml:space="preserve">. Aplikasi </w:t>
      </w:r>
      <w:r w:rsidR="00577498">
        <w:t>tersebut dipilih</w:t>
      </w:r>
      <w:r>
        <w:t xml:space="preserve"> sebagai pendukung dalam mengerjakan sesuatu secara berkolaborasi dengan tim</w:t>
      </w:r>
      <w:r w:rsidR="00577498">
        <w:t>, sehingga masing-masing anggota</w:t>
      </w:r>
      <w:r w:rsidR="00B87CF7">
        <w:t xml:space="preserve"> tim</w:t>
      </w:r>
      <w:r w:rsidR="00577498">
        <w:t xml:space="preserve"> dapat memiliki akses</w:t>
      </w:r>
      <w:r w:rsidR="00E71210">
        <w:rPr>
          <w:i/>
          <w:iCs/>
        </w:rPr>
        <w:t xml:space="preserve"> </w:t>
      </w:r>
      <w:r w:rsidR="00E71210" w:rsidRPr="00E71210">
        <w:fldChar w:fldCharType="begin" w:fldLock="1"/>
      </w:r>
      <w:r w:rsidR="00E71210">
        <w:instrText>ADDIN CSL_CITATION {"citationItems":[{"id":"ITEM-1","itemData":{"URL":"https://www.google.co.id/drive/","id":"ITEM-1","issued":{"date-parts":[["2020"]]},"title":"Google Drive","type":"webpage"},"uris":["http://www.mendeley.com/documents/?uuid=12df949f-59a8-4196-9c87-9fcb40b0b4e2"]}],"mendeley":{"formattedCitation":"(&lt;i&gt;Google Drive&lt;/i&gt;, 2020)","plainTextFormattedCitation":"(Google Drive, 2020)","previouslyFormattedCitation":"(&lt;i&gt;Google Drive&lt;/i&gt;, 2020)"},"properties":{"noteIndex":0},"schema":"https://github.com/citation-style-language/schema/raw/master/csl-citation.json"}</w:instrText>
      </w:r>
      <w:r w:rsidR="00E71210" w:rsidRPr="00E71210">
        <w:fldChar w:fldCharType="separate"/>
      </w:r>
      <w:r w:rsidR="00E71210" w:rsidRPr="00E71210">
        <w:rPr>
          <w:noProof/>
        </w:rPr>
        <w:t>(Google Drive, 2020)</w:t>
      </w:r>
      <w:r w:rsidR="00E71210" w:rsidRPr="00E71210">
        <w:fldChar w:fldCharType="end"/>
      </w:r>
      <w:r w:rsidR="00E71210">
        <w:t>.</w:t>
      </w:r>
    </w:p>
    <w:p w14:paraId="323A2EC3" w14:textId="77777777" w:rsidR="00632F7A" w:rsidRPr="00632F7A" w:rsidRDefault="00632F7A" w:rsidP="00E71210">
      <w:pPr>
        <w:ind w:left="720"/>
        <w:jc w:val="both"/>
      </w:pPr>
    </w:p>
    <w:p w14:paraId="08040DA7" w14:textId="3644D712" w:rsidR="00632F7A" w:rsidRDefault="00632F7A" w:rsidP="00CD4723">
      <w:pPr>
        <w:pStyle w:val="Heading3"/>
        <w:numPr>
          <w:ilvl w:val="2"/>
          <w:numId w:val="5"/>
        </w:numPr>
        <w:jc w:val="both"/>
      </w:pPr>
      <w:bookmarkStart w:id="17" w:name="_Toc62626072"/>
      <w:r>
        <w:t xml:space="preserve">Google </w:t>
      </w:r>
      <w:proofErr w:type="spellStart"/>
      <w:r>
        <w:t>Colab</w:t>
      </w:r>
      <w:bookmarkEnd w:id="17"/>
      <w:proofErr w:type="spellEnd"/>
    </w:p>
    <w:p w14:paraId="75619FC3" w14:textId="17AB87E4" w:rsidR="00632F7A" w:rsidRPr="00E71210" w:rsidRDefault="00101396" w:rsidP="00101396">
      <w:pPr>
        <w:ind w:firstLine="720"/>
        <w:jc w:val="both"/>
      </w:pPr>
      <w:r>
        <w:t xml:space="preserve">Teknologi selanjutnya yaitu Google </w:t>
      </w:r>
      <w:proofErr w:type="spellStart"/>
      <w:r>
        <w:t>Colab</w:t>
      </w:r>
      <w:proofErr w:type="spellEnd"/>
      <w:r>
        <w:t xml:space="preserve"> yang masih berkaitan dengan teknologi sebelumnya karena juga memiliki fungsi untuk kolaborasi tim. Namun teknologi ini dikhususkan untuk melakukan pemrograman dengan bahasa </w:t>
      </w:r>
      <w:proofErr w:type="spellStart"/>
      <w:r>
        <w:t>Python</w:t>
      </w:r>
      <w:proofErr w:type="spellEnd"/>
      <w:r>
        <w:t xml:space="preserve"> dan menggunakan aplikasi web</w:t>
      </w:r>
      <w:r w:rsidR="00BF7D47">
        <w:t xml:space="preserve"> yang juga berbasis </w:t>
      </w:r>
      <w:proofErr w:type="spellStart"/>
      <w:r w:rsidR="00BF7D47">
        <w:rPr>
          <w:i/>
          <w:iCs/>
        </w:rPr>
        <w:t>cloud</w:t>
      </w:r>
      <w:proofErr w:type="spellEnd"/>
      <w:r>
        <w:t xml:space="preserve">. Pada teknologi ini juga tidak perlu melakukan instalasi </w:t>
      </w:r>
      <w:proofErr w:type="spellStart"/>
      <w:r>
        <w:t>Python</w:t>
      </w:r>
      <w:proofErr w:type="spellEnd"/>
      <w:r>
        <w:t xml:space="preserve"> atau mengunduh </w:t>
      </w:r>
      <w:proofErr w:type="spellStart"/>
      <w:r>
        <w:rPr>
          <w:i/>
          <w:iCs/>
        </w:rPr>
        <w:t>library</w:t>
      </w:r>
      <w:proofErr w:type="spellEnd"/>
      <w:r>
        <w:rPr>
          <w:i/>
          <w:iCs/>
        </w:rPr>
        <w:t xml:space="preserve"> </w:t>
      </w:r>
      <w:r>
        <w:t xml:space="preserve">yang dibutuhkan, karena sudah disediakan oleh Google </w:t>
      </w:r>
      <w:proofErr w:type="spellStart"/>
      <w:r>
        <w:t>Colab</w:t>
      </w:r>
      <w:proofErr w:type="spellEnd"/>
      <w:r>
        <w:t xml:space="preserve"> sehingga hanya menuliskan </w:t>
      </w:r>
      <w:proofErr w:type="spellStart"/>
      <w:r>
        <w:rPr>
          <w:i/>
          <w:iCs/>
        </w:rPr>
        <w:t>source</w:t>
      </w:r>
      <w:proofErr w:type="spellEnd"/>
      <w:r>
        <w:rPr>
          <w:i/>
          <w:iCs/>
        </w:rPr>
        <w:t xml:space="preserve"> </w:t>
      </w:r>
      <w:proofErr w:type="spellStart"/>
      <w:r>
        <w:rPr>
          <w:i/>
          <w:iCs/>
        </w:rPr>
        <w:t>code</w:t>
      </w:r>
      <w:proofErr w:type="spellEnd"/>
      <w:r>
        <w:t xml:space="preserve">. Kelebihan lainnya yaitu terintegrasi dengan Google </w:t>
      </w:r>
      <w:proofErr w:type="spellStart"/>
      <w:r>
        <w:t>Drive</w:t>
      </w:r>
      <w:proofErr w:type="spellEnd"/>
      <w:r>
        <w:t xml:space="preserve">, hal ini juga merupakan bentuk dukungan ketika melakukan pemrosesan menggunakan </w:t>
      </w:r>
      <w:proofErr w:type="spellStart"/>
      <w:r>
        <w:t>file</w:t>
      </w:r>
      <w:proofErr w:type="spellEnd"/>
      <w:r>
        <w:t xml:space="preserve"> </w:t>
      </w:r>
      <w:r w:rsidR="00BF7D47">
        <w:t xml:space="preserve">hanya cukup mengunggah satu kali </w:t>
      </w:r>
      <w:r w:rsidR="00E71210" w:rsidRPr="00E71210">
        <w:fldChar w:fldCharType="begin" w:fldLock="1"/>
      </w:r>
      <w:r w:rsidR="00E71210" w:rsidRPr="00E71210">
        <w:instrText>ADDIN CSL_CITATION {"citationItems":[{"id":"ITEM-1","itemData":{"URL":"https://colab.research.google.com","id":"ITEM-1","issued":{"date-parts":[["2020"]]},"title":"Google Colab","type":"webpage"},"uris":["http://www.mendeley.com/documents/?uuid=f17590bb-22db-4daf-9aee-93969a9d3422"]}],"mendeley":{"formattedCitation":"(&lt;i&gt;Google Colab&lt;/i&gt;, 2020)","plainTextFormattedCitation":"(Google Colab, 2020)","previouslyFormattedCitation":"(&lt;i&gt;Google Colab&lt;/i&gt;, 2020)"},"properties":{"noteIndex":0},"schema":"https://github.com/citation-style-language/schema/raw/master/csl-citation.json"}</w:instrText>
      </w:r>
      <w:r w:rsidR="00E71210" w:rsidRPr="00E71210">
        <w:fldChar w:fldCharType="separate"/>
      </w:r>
      <w:r w:rsidR="00E71210" w:rsidRPr="00E71210">
        <w:rPr>
          <w:noProof/>
        </w:rPr>
        <w:t>(Google Colab, 2020)</w:t>
      </w:r>
      <w:r w:rsidR="00E71210" w:rsidRPr="00E71210">
        <w:fldChar w:fldCharType="end"/>
      </w:r>
      <w:r w:rsidR="00E71210" w:rsidRPr="00E71210">
        <w:t>.</w:t>
      </w:r>
    </w:p>
    <w:p w14:paraId="3035B1AB" w14:textId="77777777" w:rsidR="00632F7A" w:rsidRPr="00E71210" w:rsidRDefault="00632F7A" w:rsidP="00E71210">
      <w:pPr>
        <w:ind w:left="720"/>
        <w:jc w:val="both"/>
      </w:pPr>
    </w:p>
    <w:p w14:paraId="1E8C8069" w14:textId="18CE493D" w:rsidR="00632F7A" w:rsidRPr="00E71210" w:rsidRDefault="00632F7A" w:rsidP="00CD4723">
      <w:pPr>
        <w:pStyle w:val="Heading3"/>
        <w:numPr>
          <w:ilvl w:val="2"/>
          <w:numId w:val="5"/>
        </w:numPr>
        <w:jc w:val="both"/>
      </w:pPr>
      <w:bookmarkStart w:id="18" w:name="_Toc62626073"/>
      <w:proofErr w:type="spellStart"/>
      <w:r w:rsidRPr="00E71210">
        <w:t>Python</w:t>
      </w:r>
      <w:bookmarkEnd w:id="18"/>
      <w:proofErr w:type="spellEnd"/>
    </w:p>
    <w:p w14:paraId="1B56FE93" w14:textId="652C1621" w:rsidR="00632F7A" w:rsidRPr="00E71210" w:rsidRDefault="009B3F2A" w:rsidP="008F0ED5">
      <w:pPr>
        <w:ind w:firstLine="720"/>
        <w:jc w:val="both"/>
      </w:pPr>
      <w:proofErr w:type="spellStart"/>
      <w:r>
        <w:t>Python</w:t>
      </w:r>
      <w:proofErr w:type="spellEnd"/>
      <w:r>
        <w:t xml:space="preserve"> merupakan</w:t>
      </w:r>
      <w:r w:rsidR="008F0ED5">
        <w:t xml:space="preserve"> bahasa pemrograman yang bekerja dengan cepat dan dapat mengintegrasikan sistem secara efektif. Salah satunya </w:t>
      </w:r>
      <w:r w:rsidR="00F91D0C">
        <w:t xml:space="preserve">dapat melakukan pemrosesan data dengan sangat cepat meskipun jumlah datanya terbilang cukup banyak, hal ini dapat dilakukan menggunakan </w:t>
      </w:r>
      <w:proofErr w:type="spellStart"/>
      <w:r w:rsidR="00F91D0C">
        <w:rPr>
          <w:i/>
          <w:iCs/>
        </w:rPr>
        <w:t>library</w:t>
      </w:r>
      <w:proofErr w:type="spellEnd"/>
      <w:r w:rsidR="00F91D0C">
        <w:rPr>
          <w:i/>
          <w:iCs/>
        </w:rPr>
        <w:t xml:space="preserve"> </w:t>
      </w:r>
      <w:proofErr w:type="spellStart"/>
      <w:r w:rsidR="00F91D0C">
        <w:rPr>
          <w:i/>
          <w:iCs/>
        </w:rPr>
        <w:t>for</w:t>
      </w:r>
      <w:proofErr w:type="spellEnd"/>
      <w:r w:rsidR="00F91D0C">
        <w:rPr>
          <w:i/>
          <w:iCs/>
        </w:rPr>
        <w:t xml:space="preserve"> data</w:t>
      </w:r>
      <w:r w:rsidR="00F91D0C">
        <w:t xml:space="preserve">. </w:t>
      </w:r>
      <w:proofErr w:type="spellStart"/>
      <w:r w:rsidR="00F91D0C">
        <w:rPr>
          <w:i/>
          <w:iCs/>
        </w:rPr>
        <w:t>Library</w:t>
      </w:r>
      <w:proofErr w:type="spellEnd"/>
      <w:r w:rsidR="00F91D0C">
        <w:rPr>
          <w:i/>
          <w:iCs/>
        </w:rPr>
        <w:t xml:space="preserve"> </w:t>
      </w:r>
      <w:r w:rsidR="00F91D0C">
        <w:t xml:space="preserve">yang tersedia untuk mengolah data di </w:t>
      </w:r>
      <w:proofErr w:type="spellStart"/>
      <w:r w:rsidR="00F91D0C">
        <w:t>Python</w:t>
      </w:r>
      <w:proofErr w:type="spellEnd"/>
      <w:r w:rsidR="00F91D0C">
        <w:t xml:space="preserve"> ada banyak, akan tetapi hanya sebagian yang digunakan oleh penulis diantaranya </w:t>
      </w:r>
      <w:proofErr w:type="spellStart"/>
      <w:r w:rsidR="00F91D0C">
        <w:t>pandas</w:t>
      </w:r>
      <w:proofErr w:type="spellEnd"/>
      <w:r w:rsidR="00F91D0C">
        <w:t xml:space="preserve">, </w:t>
      </w:r>
      <w:proofErr w:type="spellStart"/>
      <w:r w:rsidR="00F91D0C">
        <w:t>numpy</w:t>
      </w:r>
      <w:proofErr w:type="spellEnd"/>
      <w:r w:rsidR="00F91D0C">
        <w:t xml:space="preserve">, </w:t>
      </w:r>
      <w:proofErr w:type="spellStart"/>
      <w:r w:rsidR="00F91D0C">
        <w:t>seaborn</w:t>
      </w:r>
      <w:proofErr w:type="spellEnd"/>
      <w:r w:rsidR="00F91D0C">
        <w:t xml:space="preserve">, </w:t>
      </w:r>
      <w:proofErr w:type="spellStart"/>
      <w:r w:rsidR="00F91D0C">
        <w:t>matplotlib</w:t>
      </w:r>
      <w:proofErr w:type="spellEnd"/>
      <w:r w:rsidR="00F91D0C">
        <w:t xml:space="preserve">, dan </w:t>
      </w:r>
      <w:proofErr w:type="spellStart"/>
      <w:r w:rsidR="00F91D0C">
        <w:t>sklearn</w:t>
      </w:r>
      <w:proofErr w:type="spellEnd"/>
      <w:r w:rsidR="00F91D0C">
        <w:t xml:space="preserve">. </w:t>
      </w:r>
      <w:r w:rsidR="00AD493B">
        <w:t xml:space="preserve">Dalam mengolah data di </w:t>
      </w:r>
      <w:proofErr w:type="spellStart"/>
      <w:r w:rsidR="00AD493B">
        <w:t>Python</w:t>
      </w:r>
      <w:proofErr w:type="spellEnd"/>
      <w:r w:rsidR="00AD493B">
        <w:t xml:space="preserve"> juga dapat menggunakan </w:t>
      </w:r>
      <w:proofErr w:type="spellStart"/>
      <w:r w:rsidR="00AD493B">
        <w:rPr>
          <w:i/>
          <w:iCs/>
        </w:rPr>
        <w:lastRenderedPageBreak/>
        <w:t>machine</w:t>
      </w:r>
      <w:proofErr w:type="spellEnd"/>
      <w:r w:rsidR="00AD493B">
        <w:rPr>
          <w:i/>
          <w:iCs/>
        </w:rPr>
        <w:t xml:space="preserve"> </w:t>
      </w:r>
      <w:proofErr w:type="spellStart"/>
      <w:r w:rsidR="00AD493B">
        <w:rPr>
          <w:i/>
          <w:iCs/>
        </w:rPr>
        <w:t>learning</w:t>
      </w:r>
      <w:proofErr w:type="spellEnd"/>
      <w:r w:rsidR="00AD493B">
        <w:rPr>
          <w:i/>
          <w:iCs/>
        </w:rPr>
        <w:t xml:space="preserve"> </w:t>
      </w:r>
      <w:r w:rsidR="00AD493B">
        <w:t xml:space="preserve">sehingga dapat melakukan prediksi terhadap data yang bernilai </w:t>
      </w:r>
      <w:proofErr w:type="spellStart"/>
      <w:r w:rsidR="00AD493B">
        <w:rPr>
          <w:i/>
          <w:iCs/>
        </w:rPr>
        <w:t>null</w:t>
      </w:r>
      <w:proofErr w:type="spellEnd"/>
      <w:r w:rsidR="00F91D0C">
        <w:t xml:space="preserve"> </w:t>
      </w:r>
      <w:r w:rsidR="00E71210" w:rsidRPr="00E71210">
        <w:fldChar w:fldCharType="begin" w:fldLock="1"/>
      </w:r>
      <w:r w:rsidR="00E71210" w:rsidRPr="00E71210">
        <w:instrText>ADDIN CSL_CITATION {"citationItems":[{"id":"ITEM-1","itemData":{"URL":"https://www.python.org/","id":"ITEM-1","issued":{"date-parts":[["2020"]]},"title":"Python","type":"webpage"},"uris":["http://www.mendeley.com/documents/?uuid=23a93243-96c5-4f3d-9aa7-0a969b8118e8"]}],"mendeley":{"formattedCitation":"(&lt;i&gt;Python&lt;/i&gt;, 2020)","plainTextFormattedCitation":"(Python, 2020)","previouslyFormattedCitation":"(&lt;i&gt;Python&lt;/i&gt;, 2020)"},"properties":{"noteIndex":0},"schema":"https://github.com/citation-style-language/schema/raw/master/csl-citation.json"}</w:instrText>
      </w:r>
      <w:r w:rsidR="00E71210" w:rsidRPr="00E71210">
        <w:fldChar w:fldCharType="separate"/>
      </w:r>
      <w:r w:rsidR="00E71210" w:rsidRPr="00E71210">
        <w:rPr>
          <w:noProof/>
        </w:rPr>
        <w:t>(Python, 2020)</w:t>
      </w:r>
      <w:r w:rsidR="00E71210" w:rsidRPr="00E71210">
        <w:fldChar w:fldCharType="end"/>
      </w:r>
      <w:r w:rsidR="00E71210" w:rsidRPr="00E71210">
        <w:t>.</w:t>
      </w:r>
    </w:p>
    <w:p w14:paraId="60AAAD6D" w14:textId="77777777" w:rsidR="00632F7A" w:rsidRPr="00E71210" w:rsidRDefault="00632F7A" w:rsidP="00FA7FF7">
      <w:pPr>
        <w:jc w:val="both"/>
      </w:pPr>
    </w:p>
    <w:p w14:paraId="207D1C90" w14:textId="261C97A0" w:rsidR="00632F7A" w:rsidRPr="00E71210" w:rsidRDefault="00632F7A" w:rsidP="00CD4723">
      <w:pPr>
        <w:pStyle w:val="Heading3"/>
        <w:numPr>
          <w:ilvl w:val="2"/>
          <w:numId w:val="5"/>
        </w:numPr>
        <w:jc w:val="both"/>
      </w:pPr>
      <w:bookmarkStart w:id="19" w:name="_Toc62626074"/>
      <w:proofErr w:type="spellStart"/>
      <w:r w:rsidRPr="00E71210">
        <w:t>Yellowfin</w:t>
      </w:r>
      <w:proofErr w:type="spellEnd"/>
      <w:r w:rsidRPr="00E71210">
        <w:t xml:space="preserve"> Business </w:t>
      </w:r>
      <w:proofErr w:type="spellStart"/>
      <w:r w:rsidRPr="00E71210">
        <w:t>Intelligence</w:t>
      </w:r>
      <w:bookmarkEnd w:id="19"/>
      <w:proofErr w:type="spellEnd"/>
    </w:p>
    <w:p w14:paraId="5C7E20EB" w14:textId="44D70641" w:rsidR="007B55A2" w:rsidRDefault="00AD493B" w:rsidP="00CD4723">
      <w:pPr>
        <w:spacing w:after="240"/>
        <w:ind w:firstLine="720"/>
        <w:jc w:val="both"/>
      </w:pPr>
      <w:r>
        <w:t xml:space="preserve">Teknologi </w:t>
      </w:r>
      <w:r w:rsidR="00E65EA8">
        <w:t xml:space="preserve">terakhir yaitu </w:t>
      </w:r>
      <w:proofErr w:type="spellStart"/>
      <w:r w:rsidR="00E65EA8">
        <w:t>Yellowfin</w:t>
      </w:r>
      <w:proofErr w:type="spellEnd"/>
      <w:r w:rsidR="00E65EA8">
        <w:t xml:space="preserve"> Business </w:t>
      </w:r>
      <w:proofErr w:type="spellStart"/>
      <w:r w:rsidR="00E65EA8">
        <w:t>Intelligence</w:t>
      </w:r>
      <w:proofErr w:type="spellEnd"/>
      <w:r w:rsidR="00CB25ED">
        <w:t xml:space="preserve"> yang merupakan aplikasi untu</w:t>
      </w:r>
      <w:r w:rsidR="00FA7FF7">
        <w:t xml:space="preserve">k melakukan analisa pada sekumpulan data menjadi sebuah informasi. </w:t>
      </w:r>
      <w:r w:rsidR="00D33F9A">
        <w:t xml:space="preserve">Fitur yang tersedia dalam </w:t>
      </w:r>
      <w:r w:rsidR="00C96027">
        <w:t>di</w:t>
      </w:r>
      <w:r w:rsidR="009759BA">
        <w:t xml:space="preserve">mulai dari </w:t>
      </w:r>
      <w:r w:rsidR="009759BA">
        <w:rPr>
          <w:i/>
          <w:iCs/>
        </w:rPr>
        <w:t xml:space="preserve">data </w:t>
      </w:r>
      <w:proofErr w:type="spellStart"/>
      <w:r w:rsidR="009759BA">
        <w:rPr>
          <w:i/>
          <w:iCs/>
        </w:rPr>
        <w:t>visualization</w:t>
      </w:r>
      <w:proofErr w:type="spellEnd"/>
      <w:r w:rsidR="009759BA">
        <w:rPr>
          <w:i/>
          <w:iCs/>
        </w:rPr>
        <w:t xml:space="preserve">, data </w:t>
      </w:r>
      <w:proofErr w:type="spellStart"/>
      <w:r w:rsidR="009759BA">
        <w:rPr>
          <w:i/>
          <w:iCs/>
        </w:rPr>
        <w:t>storytelling</w:t>
      </w:r>
      <w:proofErr w:type="spellEnd"/>
      <w:r w:rsidR="009759BA">
        <w:rPr>
          <w:i/>
          <w:iCs/>
        </w:rPr>
        <w:t xml:space="preserve">, </w:t>
      </w:r>
      <w:proofErr w:type="spellStart"/>
      <w:r w:rsidR="009759BA">
        <w:rPr>
          <w:i/>
          <w:iCs/>
        </w:rPr>
        <w:t>dashboard</w:t>
      </w:r>
      <w:proofErr w:type="spellEnd"/>
      <w:r w:rsidR="009759BA">
        <w:rPr>
          <w:i/>
          <w:iCs/>
        </w:rPr>
        <w:t xml:space="preserve">, </w:t>
      </w:r>
      <w:r w:rsidR="009759BA">
        <w:t xml:space="preserve">dan </w:t>
      </w:r>
      <w:r w:rsidR="00C96027">
        <w:t>lainnya</w:t>
      </w:r>
      <w:r w:rsidR="009759BA">
        <w:t xml:space="preserve"> yang dikhususkan untuk </w:t>
      </w:r>
      <w:r w:rsidR="00C96027">
        <w:t>menghasilkan informasi</w:t>
      </w:r>
      <w:r w:rsidR="009759BA">
        <w:t xml:space="preserve"> seperti</w:t>
      </w:r>
      <w:r w:rsidR="007B55A2">
        <w:t xml:space="preserve"> gambar berikut</w:t>
      </w:r>
      <w:r w:rsidR="00C96027">
        <w:t xml:space="preserve"> </w:t>
      </w:r>
      <w:r w:rsidR="00C96027" w:rsidRPr="00D33F9A">
        <w:fldChar w:fldCharType="begin" w:fldLock="1"/>
      </w:r>
      <w:r w:rsidR="00C96027" w:rsidRPr="00D33F9A">
        <w:instrText>ADDIN CSL_CITATION {"citationItems":[{"id":"ITEM-1","itemData":{"URL":"https://www.yellowfinbi.com/","id":"ITEM-1","issued":{"date-parts":[["2020"]]},"title":"Yellowfin Business Intelligence","type":"webpage"},"uris":["http://www.mendeley.com/documents/?uuid=ab0650f4-eecc-4af9-8037-ff287eb51748"]}],"mendeley":{"formattedCitation":"(&lt;i&gt;Yellowfin Business Intelligence&lt;/i&gt;, 2020)","plainTextFormattedCitation":"(Yellowfin Business Intelligence, 2020)","previouslyFormattedCitation":"(&lt;i&gt;Yellowfin Bussiness Intelligence&lt;/i&gt;, 2020)"},"properties":{"noteIndex":0},"schema":"https://github.com/citation-style-language/schema/raw/master/csl-citation.json"}</w:instrText>
      </w:r>
      <w:r w:rsidR="00C96027" w:rsidRPr="00D33F9A">
        <w:fldChar w:fldCharType="separate"/>
      </w:r>
      <w:r w:rsidR="00C96027" w:rsidRPr="00D33F9A">
        <w:rPr>
          <w:noProof/>
        </w:rPr>
        <w:t>(Yellowfin Business Intelligence, 2020)</w:t>
      </w:r>
      <w:r w:rsidR="00C96027" w:rsidRPr="00D33F9A">
        <w:fldChar w:fldCharType="end"/>
      </w:r>
      <w:r w:rsidR="00C96027">
        <w:t>.</w:t>
      </w:r>
    </w:p>
    <w:p w14:paraId="71966237" w14:textId="77777777" w:rsidR="00C35093" w:rsidRDefault="00D33F9A" w:rsidP="00C35093">
      <w:pPr>
        <w:keepNext/>
        <w:jc w:val="both"/>
      </w:pPr>
      <w:r>
        <w:rPr>
          <w:noProof/>
          <w:lang w:val="en-US"/>
        </w:rPr>
        <w:drawing>
          <wp:inline distT="0" distB="0" distL="0" distR="0" wp14:anchorId="1BC4E253" wp14:editId="058A8CF9">
            <wp:extent cx="5731510" cy="401256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012565"/>
                    </a:xfrm>
                    <a:prstGeom prst="rect">
                      <a:avLst/>
                    </a:prstGeom>
                  </pic:spPr>
                </pic:pic>
              </a:graphicData>
            </a:graphic>
          </wp:inline>
        </w:drawing>
      </w:r>
    </w:p>
    <w:p w14:paraId="222DA797" w14:textId="68EAEA61" w:rsidR="003766FC" w:rsidRPr="008637A9" w:rsidRDefault="00C35093" w:rsidP="00197B23">
      <w:pPr>
        <w:pStyle w:val="Caption"/>
      </w:pPr>
      <w:bookmarkStart w:id="20" w:name="_Toc59368451"/>
      <w:r w:rsidRPr="008637A9">
        <w:t>Gambar 1.</w:t>
      </w:r>
      <w:r w:rsidRPr="008637A9">
        <w:fldChar w:fldCharType="begin"/>
      </w:r>
      <w:r w:rsidRPr="008637A9">
        <w:instrText xml:space="preserve"> SEQ Gambar_1. \* ARABIC </w:instrText>
      </w:r>
      <w:r w:rsidRPr="008637A9">
        <w:fldChar w:fldCharType="separate"/>
      </w:r>
      <w:r w:rsidR="00271CA8">
        <w:rPr>
          <w:noProof/>
        </w:rPr>
        <w:t>3</w:t>
      </w:r>
      <w:r w:rsidRPr="008637A9">
        <w:fldChar w:fldCharType="end"/>
      </w:r>
      <w:r w:rsidRPr="008637A9">
        <w:t xml:space="preserve">. Fitur </w:t>
      </w:r>
      <w:proofErr w:type="spellStart"/>
      <w:r w:rsidRPr="008637A9">
        <w:t>Yellowfin</w:t>
      </w:r>
      <w:proofErr w:type="spellEnd"/>
      <w:r w:rsidRPr="008637A9">
        <w:t xml:space="preserve"> Business </w:t>
      </w:r>
      <w:proofErr w:type="spellStart"/>
      <w:r w:rsidRPr="008637A9">
        <w:t>Intelligence</w:t>
      </w:r>
      <w:bookmarkEnd w:id="20"/>
      <w:proofErr w:type="spellEnd"/>
    </w:p>
    <w:p w14:paraId="489742C0" w14:textId="32535215" w:rsidR="002255D3" w:rsidRPr="007122AE" w:rsidRDefault="002255D3" w:rsidP="00600A08">
      <w:pPr>
        <w:ind w:firstLine="720"/>
        <w:jc w:val="both"/>
      </w:pPr>
    </w:p>
    <w:p w14:paraId="5A1F7F51" w14:textId="5264CE99" w:rsidR="003766FC" w:rsidRDefault="003766FC" w:rsidP="003766FC">
      <w:r>
        <w:br w:type="page"/>
      </w:r>
    </w:p>
    <w:p w14:paraId="58441035" w14:textId="6B73169C" w:rsidR="003766FC" w:rsidRDefault="003766FC" w:rsidP="00C05FEB">
      <w:pPr>
        <w:pStyle w:val="Heading1"/>
        <w:jc w:val="center"/>
      </w:pPr>
      <w:bookmarkStart w:id="21" w:name="_Toc62626075"/>
      <w:r>
        <w:lastRenderedPageBreak/>
        <w:t xml:space="preserve">BAB II </w:t>
      </w:r>
      <w:r>
        <w:br/>
      </w:r>
      <w:r w:rsidR="00B96162">
        <w:t>PELAKSANAAN</w:t>
      </w:r>
      <w:bookmarkEnd w:id="21"/>
    </w:p>
    <w:p w14:paraId="462EB265" w14:textId="77777777" w:rsidR="003766FC" w:rsidRDefault="003766FC" w:rsidP="00C05FEB"/>
    <w:p w14:paraId="40D846D4" w14:textId="77777777" w:rsidR="00C05FEB" w:rsidRPr="00C05FEB" w:rsidRDefault="00C05FEB" w:rsidP="00C05FEB">
      <w:pPr>
        <w:pStyle w:val="ListParagraph"/>
        <w:keepNext/>
        <w:keepLines/>
        <w:numPr>
          <w:ilvl w:val="0"/>
          <w:numId w:val="11"/>
        </w:numPr>
        <w:contextualSpacing w:val="0"/>
        <w:outlineLvl w:val="1"/>
        <w:rPr>
          <w:rFonts w:eastAsiaTheme="majorEastAsia" w:cstheme="majorBidi"/>
          <w:b/>
          <w:bCs/>
          <w:vanish/>
          <w:szCs w:val="26"/>
        </w:rPr>
      </w:pPr>
      <w:bookmarkStart w:id="22" w:name="_Toc59363513"/>
      <w:bookmarkStart w:id="23" w:name="_Toc59369972"/>
      <w:bookmarkStart w:id="24" w:name="_Toc59370025"/>
      <w:bookmarkStart w:id="25" w:name="_Toc59370116"/>
      <w:bookmarkStart w:id="26" w:name="_Toc62626076"/>
      <w:bookmarkEnd w:id="22"/>
      <w:bookmarkEnd w:id="23"/>
      <w:bookmarkEnd w:id="24"/>
      <w:bookmarkEnd w:id="25"/>
      <w:bookmarkEnd w:id="26"/>
    </w:p>
    <w:p w14:paraId="6AACEFB6" w14:textId="77777777" w:rsidR="00C05FEB" w:rsidRPr="00C05FEB" w:rsidRDefault="00C05FEB" w:rsidP="00C05FEB">
      <w:pPr>
        <w:pStyle w:val="ListParagraph"/>
        <w:keepNext/>
        <w:keepLines/>
        <w:numPr>
          <w:ilvl w:val="0"/>
          <w:numId w:val="11"/>
        </w:numPr>
        <w:contextualSpacing w:val="0"/>
        <w:outlineLvl w:val="1"/>
        <w:rPr>
          <w:rFonts w:eastAsiaTheme="majorEastAsia" w:cstheme="majorBidi"/>
          <w:b/>
          <w:bCs/>
          <w:vanish/>
          <w:szCs w:val="26"/>
        </w:rPr>
      </w:pPr>
      <w:bookmarkStart w:id="27" w:name="_Toc59363514"/>
      <w:bookmarkStart w:id="28" w:name="_Toc59369973"/>
      <w:bookmarkStart w:id="29" w:name="_Toc59370026"/>
      <w:bookmarkStart w:id="30" w:name="_Toc59370117"/>
      <w:bookmarkStart w:id="31" w:name="_Toc62626077"/>
      <w:bookmarkEnd w:id="27"/>
      <w:bookmarkEnd w:id="28"/>
      <w:bookmarkEnd w:id="29"/>
      <w:bookmarkEnd w:id="30"/>
      <w:bookmarkEnd w:id="31"/>
    </w:p>
    <w:p w14:paraId="2D8C352B" w14:textId="77777777" w:rsidR="00C05FEB" w:rsidRDefault="00C05FEB" w:rsidP="00C05FEB">
      <w:pPr>
        <w:pStyle w:val="Heading2"/>
        <w:numPr>
          <w:ilvl w:val="1"/>
          <w:numId w:val="12"/>
        </w:numPr>
        <w:ind w:left="709" w:hanging="709"/>
        <w:rPr>
          <w:b w:val="0"/>
          <w:bCs/>
        </w:rPr>
      </w:pPr>
      <w:bookmarkStart w:id="32" w:name="_Toc62626078"/>
      <w:r>
        <w:rPr>
          <w:bCs/>
        </w:rPr>
        <w:t>Tugas Praktik Kerja Lapangan</w:t>
      </w:r>
      <w:bookmarkEnd w:id="32"/>
    </w:p>
    <w:p w14:paraId="47CBA92F" w14:textId="6EF3CD32" w:rsidR="00C05FEB" w:rsidRDefault="00C05FEB" w:rsidP="00C05FEB">
      <w:pPr>
        <w:ind w:firstLine="709"/>
        <w:jc w:val="both"/>
      </w:pPr>
      <w:r w:rsidRPr="00D509E7">
        <w:t>Pada praktik kerja</w:t>
      </w:r>
      <w:r>
        <w:t xml:space="preserve"> lapangan di PT Absolut Data Indonesia, penulis bertugas dalam melakukan analisa terkait data transaksi produk di instansi </w:t>
      </w:r>
      <w:proofErr w:type="spellStart"/>
      <w:r>
        <w:t>Retech</w:t>
      </w:r>
      <w:proofErr w:type="spellEnd"/>
      <w:r>
        <w:t xml:space="preserve"> dan data </w:t>
      </w:r>
      <w:proofErr w:type="spellStart"/>
      <w:r w:rsidR="007D6590">
        <w:t>angkutam</w:t>
      </w:r>
      <w:proofErr w:type="spellEnd"/>
      <w:r w:rsidR="007D6590">
        <w:t xml:space="preserve"> </w:t>
      </w:r>
      <w:proofErr w:type="spellStart"/>
      <w:r w:rsidR="007D6590">
        <w:t>umm</w:t>
      </w:r>
      <w:proofErr w:type="spellEnd"/>
      <w:r>
        <w:t xml:space="preserve"> di kota Bandung.</w:t>
      </w:r>
    </w:p>
    <w:p w14:paraId="4467BCD9" w14:textId="77777777" w:rsidR="00C05FEB" w:rsidRPr="00C05FEB" w:rsidRDefault="00C05FEB" w:rsidP="00C05FEB">
      <w:pPr>
        <w:jc w:val="both"/>
      </w:pPr>
    </w:p>
    <w:p w14:paraId="6B26559A" w14:textId="77777777" w:rsidR="00C05FEB" w:rsidRDefault="00C05FEB" w:rsidP="00C05FEB">
      <w:pPr>
        <w:pStyle w:val="Heading3"/>
        <w:numPr>
          <w:ilvl w:val="2"/>
          <w:numId w:val="15"/>
        </w:numPr>
      </w:pPr>
      <w:bookmarkStart w:id="33" w:name="_Toc62626079"/>
      <w:r>
        <w:t xml:space="preserve">Analisa Data Transaksi Produk </w:t>
      </w:r>
      <w:proofErr w:type="spellStart"/>
      <w:r>
        <w:t>Retech</w:t>
      </w:r>
      <w:bookmarkEnd w:id="33"/>
      <w:proofErr w:type="spellEnd"/>
    </w:p>
    <w:p w14:paraId="38AED381" w14:textId="77777777" w:rsidR="00C05FEB" w:rsidRDefault="00C05FEB" w:rsidP="00C05FEB">
      <w:pPr>
        <w:ind w:firstLine="720"/>
        <w:jc w:val="both"/>
      </w:pPr>
      <w:r>
        <w:t xml:space="preserve">Data ini membahas mengenai transaksi produk di instansi </w:t>
      </w:r>
      <w:proofErr w:type="spellStart"/>
      <w:r>
        <w:t>Retech</w:t>
      </w:r>
      <w:proofErr w:type="spellEnd"/>
      <w:r>
        <w:t xml:space="preserve"> dengan rentang waktu Januari sampai Mei 2017 mulai dari penjualannya, modalnya, agen yang bekerja sama, hingga keuntungannya. Terdapat 13.785 baris dan 32 kolom data yang perlu dianalisa, akan tetapi terdapat kendala sebelum dilakukan analisa yaitu adanya anomali data. Contoh anomali data yang ada seperti </w:t>
      </w:r>
      <w:proofErr w:type="spellStart"/>
      <w:r w:rsidRPr="00C05FEB">
        <w:rPr>
          <w:i/>
          <w:iCs/>
        </w:rPr>
        <w:t>missing</w:t>
      </w:r>
      <w:proofErr w:type="spellEnd"/>
      <w:r w:rsidRPr="00C05FEB">
        <w:rPr>
          <w:i/>
          <w:iCs/>
        </w:rPr>
        <w:t xml:space="preserve"> </w:t>
      </w:r>
      <w:proofErr w:type="spellStart"/>
      <w:r w:rsidRPr="00C05FEB">
        <w:rPr>
          <w:i/>
          <w:iCs/>
        </w:rPr>
        <w:t>value</w:t>
      </w:r>
      <w:proofErr w:type="spellEnd"/>
      <w:r>
        <w:t xml:space="preserve">, data yang tidak sesuai dengan kriterianya, dan lain sebagainya. Anomali pada data ini perlu dicari tahu lebih lanjut agar ketika melakukan analisa, informasi yang diberikan tidak bercampur dengan anomali tersebut yang dapat membuat akurasi data berkurang. Adapun tugas yang diberikan yaitu memberikan informasi bagaimana cara agar instansi </w:t>
      </w:r>
      <w:proofErr w:type="spellStart"/>
      <w:r>
        <w:t>Retech</w:t>
      </w:r>
      <w:proofErr w:type="spellEnd"/>
      <w:r>
        <w:t xml:space="preserve"> mengembangkan transaksi produknya menjadi lebih baik dari sebelumnya. Informasi yang dihasilkan bersumber dari data yang diberikan oleh PT Absolut Data Indonesia, sehingga analisa yang diharapkan dapat bermanfaat bagi instansi </w:t>
      </w:r>
      <w:proofErr w:type="spellStart"/>
      <w:r>
        <w:t>Retech</w:t>
      </w:r>
      <w:proofErr w:type="spellEnd"/>
      <w:r>
        <w:t>.</w:t>
      </w:r>
    </w:p>
    <w:p w14:paraId="3E101C8B" w14:textId="77777777" w:rsidR="00C05FEB" w:rsidRPr="00C05FEB" w:rsidRDefault="00C05FEB" w:rsidP="00C05FEB"/>
    <w:p w14:paraId="0B23DE16" w14:textId="4D9112AA" w:rsidR="00C05FEB" w:rsidRDefault="00C05FEB" w:rsidP="00C05FEB">
      <w:pPr>
        <w:pStyle w:val="Heading3"/>
        <w:numPr>
          <w:ilvl w:val="2"/>
          <w:numId w:val="15"/>
        </w:numPr>
      </w:pPr>
      <w:bookmarkStart w:id="34" w:name="_Toc62626080"/>
      <w:r>
        <w:t xml:space="preserve">Analisa </w:t>
      </w:r>
      <w:r w:rsidRPr="00C05FEB">
        <w:t xml:space="preserve">Data </w:t>
      </w:r>
      <w:proofErr w:type="spellStart"/>
      <w:r w:rsidR="007D6590">
        <w:t>Angkutam</w:t>
      </w:r>
      <w:proofErr w:type="spellEnd"/>
      <w:r w:rsidR="007D6590">
        <w:t xml:space="preserve"> Umum</w:t>
      </w:r>
      <w:r w:rsidRPr="00C05FEB">
        <w:t xml:space="preserve"> Kota Bandung</w:t>
      </w:r>
      <w:bookmarkEnd w:id="34"/>
    </w:p>
    <w:p w14:paraId="7A0BA072" w14:textId="1D9F3593" w:rsidR="00C05FEB" w:rsidRDefault="00C05FEB" w:rsidP="00C05FEB">
      <w:pPr>
        <w:ind w:firstLine="720"/>
        <w:jc w:val="both"/>
      </w:pPr>
      <w:r>
        <w:t xml:space="preserve">Pada data ini penulis melakukan analisa terhadap empat data yaitu data </w:t>
      </w:r>
      <w:proofErr w:type="spellStart"/>
      <w:r w:rsidRPr="00600A08">
        <w:rPr>
          <w:i/>
          <w:iCs/>
        </w:rPr>
        <w:t>invento</w:t>
      </w:r>
      <w:r>
        <w:rPr>
          <w:i/>
          <w:iCs/>
        </w:rPr>
        <w:t>ry</w:t>
      </w:r>
      <w:proofErr w:type="spellEnd"/>
      <w:r>
        <w:rPr>
          <w:i/>
          <w:iCs/>
        </w:rPr>
        <w:t xml:space="preserve"> </w:t>
      </w:r>
      <w:r>
        <w:t xml:space="preserve">angkot, data pajak angkot, data uji kir angkot, dan data </w:t>
      </w:r>
      <w:r w:rsidRPr="00600A08">
        <w:rPr>
          <w:i/>
          <w:iCs/>
        </w:rPr>
        <w:t>trip</w:t>
      </w:r>
      <w:r>
        <w:t xml:space="preserve"> angkutan umum di kota Bandung tahun 2020. Data ini berisi informasi penting sehingga tidak dapat dipublikasikan dan perlu dijaga </w:t>
      </w:r>
      <w:proofErr w:type="spellStart"/>
      <w:r w:rsidR="00D72F48">
        <w:rPr>
          <w:lang w:val="en-US"/>
        </w:rPr>
        <w:t>kerahasiaannya</w:t>
      </w:r>
      <w:proofErr w:type="spellEnd"/>
      <w:r>
        <w:t xml:space="preserve"> agar tidak ada pihak yang dirugikan. Tugas yang dilakukan terhadap keempat data ini yaitu memberikan informasi yang akan dijadikan sebagai bahan pendukung ketika akan membuat atau memperbaharui suatu kebijakan terkait </w:t>
      </w:r>
      <w:r w:rsidR="007D6590">
        <w:t>angkutan umum</w:t>
      </w:r>
      <w:r>
        <w:t xml:space="preserve"> di kota Bandung. Namun data ini juga tidak terlepas dari adanya anomali sehingga perlu dilakukan </w:t>
      </w:r>
      <w:proofErr w:type="spellStart"/>
      <w:r>
        <w:rPr>
          <w:i/>
          <w:iCs/>
        </w:rPr>
        <w:t>cleansing</w:t>
      </w:r>
      <w:proofErr w:type="spellEnd"/>
      <w:r>
        <w:rPr>
          <w:i/>
          <w:iCs/>
        </w:rPr>
        <w:t xml:space="preserve"> </w:t>
      </w:r>
      <w:r>
        <w:t>terlebih dahulu, kemudian menggabungkan data-data tersebut menjadi satu data agar saling berelasi.</w:t>
      </w:r>
    </w:p>
    <w:p w14:paraId="7009ECBB" w14:textId="77777777" w:rsidR="00C05FEB" w:rsidRDefault="00C05FEB" w:rsidP="00C05FEB">
      <w:pPr>
        <w:jc w:val="both"/>
      </w:pPr>
    </w:p>
    <w:p w14:paraId="3A42804C" w14:textId="77777777" w:rsidR="00C05FEB" w:rsidRDefault="00C05FEB" w:rsidP="00C05FEB">
      <w:pPr>
        <w:ind w:firstLine="709"/>
        <w:jc w:val="both"/>
      </w:pPr>
    </w:p>
    <w:p w14:paraId="38B01841" w14:textId="2264D0F0" w:rsidR="00B96162" w:rsidRDefault="00F171F6" w:rsidP="00C05FEB">
      <w:pPr>
        <w:pStyle w:val="Heading2"/>
        <w:numPr>
          <w:ilvl w:val="1"/>
          <w:numId w:val="12"/>
        </w:numPr>
        <w:ind w:left="709" w:hanging="709"/>
        <w:rPr>
          <w:b w:val="0"/>
          <w:bCs/>
        </w:rPr>
      </w:pPr>
      <w:bookmarkStart w:id="35" w:name="_Toc62626081"/>
      <w:r>
        <w:rPr>
          <w:bCs/>
        </w:rPr>
        <w:lastRenderedPageBreak/>
        <w:t xml:space="preserve">Rancangan </w:t>
      </w:r>
      <w:r w:rsidR="00B96162" w:rsidRPr="00C05FEB">
        <w:rPr>
          <w:bCs/>
        </w:rPr>
        <w:t>A</w:t>
      </w:r>
      <w:r w:rsidR="00B96162">
        <w:rPr>
          <w:bCs/>
        </w:rPr>
        <w:t>nalisa</w:t>
      </w:r>
      <w:bookmarkEnd w:id="35"/>
    </w:p>
    <w:p w14:paraId="2966BA46" w14:textId="5EF56138" w:rsidR="00B96162" w:rsidRDefault="001902A5" w:rsidP="00642B70">
      <w:pPr>
        <w:ind w:firstLine="709"/>
        <w:jc w:val="both"/>
      </w:pPr>
      <w:r>
        <w:t xml:space="preserve">Bagian ini dimaksudkan </w:t>
      </w:r>
      <w:r w:rsidR="00642B70">
        <w:t>untuk merancang analisa apa saja yang akan dilakukan dari data yang diberikan, sehingga dapat mempermudah dalam mendapatkan informasi yang dibutuhkan.</w:t>
      </w:r>
    </w:p>
    <w:p w14:paraId="087B8D7C" w14:textId="77777777" w:rsidR="00B96162" w:rsidRPr="00B96162" w:rsidRDefault="00B96162" w:rsidP="00B96162"/>
    <w:p w14:paraId="4EDFBE60" w14:textId="77777777" w:rsidR="00B96162" w:rsidRPr="00B96162" w:rsidRDefault="00B96162" w:rsidP="00B96162">
      <w:pPr>
        <w:pStyle w:val="ListParagraph"/>
        <w:keepNext/>
        <w:keepLines/>
        <w:numPr>
          <w:ilvl w:val="0"/>
          <w:numId w:val="16"/>
        </w:numPr>
        <w:contextualSpacing w:val="0"/>
        <w:outlineLvl w:val="2"/>
        <w:rPr>
          <w:rFonts w:eastAsiaTheme="majorEastAsia" w:cstheme="majorBidi"/>
          <w:b/>
          <w:vanish/>
          <w:szCs w:val="24"/>
        </w:rPr>
      </w:pPr>
      <w:bookmarkStart w:id="36" w:name="_Toc59363519"/>
      <w:bookmarkStart w:id="37" w:name="_Toc59369978"/>
      <w:bookmarkStart w:id="38" w:name="_Toc59370031"/>
      <w:bookmarkStart w:id="39" w:name="_Toc59370122"/>
      <w:bookmarkStart w:id="40" w:name="_Toc62626082"/>
      <w:bookmarkEnd w:id="36"/>
      <w:bookmarkEnd w:id="37"/>
      <w:bookmarkEnd w:id="38"/>
      <w:bookmarkEnd w:id="39"/>
      <w:bookmarkEnd w:id="40"/>
    </w:p>
    <w:p w14:paraId="60E6B59F" w14:textId="77777777" w:rsidR="00B96162" w:rsidRPr="00B96162" w:rsidRDefault="00B96162" w:rsidP="00B96162">
      <w:pPr>
        <w:pStyle w:val="ListParagraph"/>
        <w:keepNext/>
        <w:keepLines/>
        <w:numPr>
          <w:ilvl w:val="1"/>
          <w:numId w:val="16"/>
        </w:numPr>
        <w:contextualSpacing w:val="0"/>
        <w:outlineLvl w:val="2"/>
        <w:rPr>
          <w:rFonts w:eastAsiaTheme="majorEastAsia" w:cstheme="majorBidi"/>
          <w:b/>
          <w:vanish/>
          <w:szCs w:val="24"/>
        </w:rPr>
      </w:pPr>
      <w:bookmarkStart w:id="41" w:name="_Toc59363520"/>
      <w:bookmarkStart w:id="42" w:name="_Toc59369979"/>
      <w:bookmarkStart w:id="43" w:name="_Toc59370032"/>
      <w:bookmarkStart w:id="44" w:name="_Toc59370123"/>
      <w:bookmarkStart w:id="45" w:name="_Toc62626083"/>
      <w:bookmarkEnd w:id="41"/>
      <w:bookmarkEnd w:id="42"/>
      <w:bookmarkEnd w:id="43"/>
      <w:bookmarkEnd w:id="44"/>
      <w:bookmarkEnd w:id="45"/>
    </w:p>
    <w:p w14:paraId="5EB0072F" w14:textId="77777777" w:rsidR="00B96162" w:rsidRPr="00B96162" w:rsidRDefault="00B96162" w:rsidP="00B96162">
      <w:pPr>
        <w:pStyle w:val="ListParagraph"/>
        <w:keepNext/>
        <w:keepLines/>
        <w:numPr>
          <w:ilvl w:val="1"/>
          <w:numId w:val="16"/>
        </w:numPr>
        <w:contextualSpacing w:val="0"/>
        <w:outlineLvl w:val="2"/>
        <w:rPr>
          <w:rFonts w:eastAsiaTheme="majorEastAsia" w:cstheme="majorBidi"/>
          <w:b/>
          <w:vanish/>
          <w:szCs w:val="24"/>
        </w:rPr>
      </w:pPr>
      <w:bookmarkStart w:id="46" w:name="_Toc59363521"/>
      <w:bookmarkStart w:id="47" w:name="_Toc59369980"/>
      <w:bookmarkStart w:id="48" w:name="_Toc59370033"/>
      <w:bookmarkStart w:id="49" w:name="_Toc59370124"/>
      <w:bookmarkStart w:id="50" w:name="_Toc62626084"/>
      <w:bookmarkEnd w:id="46"/>
      <w:bookmarkEnd w:id="47"/>
      <w:bookmarkEnd w:id="48"/>
      <w:bookmarkEnd w:id="49"/>
      <w:bookmarkEnd w:id="50"/>
    </w:p>
    <w:p w14:paraId="1538EB85" w14:textId="446EA102" w:rsidR="00B96162" w:rsidRDefault="00B96162" w:rsidP="00B96162">
      <w:pPr>
        <w:pStyle w:val="Heading3"/>
        <w:numPr>
          <w:ilvl w:val="2"/>
          <w:numId w:val="16"/>
        </w:numPr>
      </w:pPr>
      <w:bookmarkStart w:id="51" w:name="_Toc62626085"/>
      <w:r>
        <w:t xml:space="preserve">Data Transaksi Produk </w:t>
      </w:r>
      <w:proofErr w:type="spellStart"/>
      <w:r>
        <w:t>Retech</w:t>
      </w:r>
      <w:bookmarkEnd w:id="51"/>
      <w:proofErr w:type="spellEnd"/>
    </w:p>
    <w:p w14:paraId="5EF192C6" w14:textId="6C61A1DA" w:rsidR="00AA4BA8" w:rsidRPr="00CE2CBB" w:rsidRDefault="00642B70" w:rsidP="00E635DF">
      <w:pPr>
        <w:ind w:firstLine="720"/>
        <w:jc w:val="both"/>
      </w:pPr>
      <w:r>
        <w:t xml:space="preserve">Berikut rancangan analisa dari data transaksi produk </w:t>
      </w:r>
      <w:proofErr w:type="spellStart"/>
      <w:r>
        <w:t>Retech</w:t>
      </w:r>
      <w:proofErr w:type="spellEnd"/>
      <w:r>
        <w:t>:</w:t>
      </w:r>
    </w:p>
    <w:p w14:paraId="3E870F43" w14:textId="512A4B5D" w:rsidR="00E635DF" w:rsidRPr="008637A9" w:rsidRDefault="00E635DF" w:rsidP="00197B23">
      <w:pPr>
        <w:pStyle w:val="Caption"/>
      </w:pPr>
      <w:bookmarkStart w:id="52" w:name="_Toc62626100"/>
      <w:r w:rsidRPr="008637A9">
        <w:t>Tabel 2.</w:t>
      </w:r>
      <w:r w:rsidRPr="008637A9">
        <w:fldChar w:fldCharType="begin"/>
      </w:r>
      <w:r w:rsidRPr="008637A9">
        <w:instrText xml:space="preserve"> SEQ Tabel_2. \* ARABIC </w:instrText>
      </w:r>
      <w:r w:rsidRPr="008637A9">
        <w:fldChar w:fldCharType="separate"/>
      </w:r>
      <w:r w:rsidR="00271CA8">
        <w:rPr>
          <w:noProof/>
        </w:rPr>
        <w:t>1</w:t>
      </w:r>
      <w:r w:rsidRPr="008637A9">
        <w:fldChar w:fldCharType="end"/>
      </w:r>
      <w:r w:rsidRPr="008637A9">
        <w:t xml:space="preserve">. Rancangan Data Transaksi Produk </w:t>
      </w:r>
      <w:proofErr w:type="spellStart"/>
      <w:r w:rsidRPr="008637A9">
        <w:t>Retech</w:t>
      </w:r>
      <w:bookmarkEnd w:id="52"/>
      <w:proofErr w:type="spellEnd"/>
    </w:p>
    <w:tbl>
      <w:tblPr>
        <w:tblStyle w:val="TableGrid"/>
        <w:tblW w:w="0" w:type="auto"/>
        <w:tblLook w:val="04A0" w:firstRow="1" w:lastRow="0" w:firstColumn="1" w:lastColumn="0" w:noHBand="0" w:noVBand="1"/>
      </w:tblPr>
      <w:tblGrid>
        <w:gridCol w:w="510"/>
        <w:gridCol w:w="8506"/>
      </w:tblGrid>
      <w:tr w:rsidR="00400296" w14:paraId="79BBD5D6" w14:textId="77777777" w:rsidTr="00E635DF">
        <w:tc>
          <w:tcPr>
            <w:tcW w:w="510" w:type="dxa"/>
          </w:tcPr>
          <w:p w14:paraId="6A38EB69" w14:textId="6A7AA9D9" w:rsidR="00400296" w:rsidRPr="00400296" w:rsidRDefault="00400296" w:rsidP="00400296">
            <w:pPr>
              <w:jc w:val="center"/>
              <w:rPr>
                <w:b/>
                <w:bCs/>
              </w:rPr>
            </w:pPr>
            <w:r w:rsidRPr="00400296">
              <w:rPr>
                <w:b/>
                <w:bCs/>
              </w:rPr>
              <w:t>No</w:t>
            </w:r>
          </w:p>
        </w:tc>
        <w:tc>
          <w:tcPr>
            <w:tcW w:w="8506" w:type="dxa"/>
          </w:tcPr>
          <w:p w14:paraId="24AC1C06" w14:textId="6397A55A" w:rsidR="00400296" w:rsidRPr="00400296" w:rsidRDefault="00400296" w:rsidP="00400296">
            <w:pPr>
              <w:jc w:val="center"/>
              <w:rPr>
                <w:b/>
                <w:bCs/>
              </w:rPr>
            </w:pPr>
            <w:r w:rsidRPr="00400296">
              <w:rPr>
                <w:b/>
                <w:bCs/>
              </w:rPr>
              <w:t>Rancangan</w:t>
            </w:r>
          </w:p>
        </w:tc>
      </w:tr>
      <w:tr w:rsidR="00400296" w14:paraId="7B24C36B" w14:textId="77777777" w:rsidTr="00E635DF">
        <w:tc>
          <w:tcPr>
            <w:tcW w:w="510" w:type="dxa"/>
          </w:tcPr>
          <w:p w14:paraId="360773C5" w14:textId="4BAF5313" w:rsidR="00400296" w:rsidRDefault="00400296" w:rsidP="00400296">
            <w:pPr>
              <w:jc w:val="center"/>
            </w:pPr>
            <w:r>
              <w:t>1</w:t>
            </w:r>
          </w:p>
        </w:tc>
        <w:tc>
          <w:tcPr>
            <w:tcW w:w="8506" w:type="dxa"/>
          </w:tcPr>
          <w:p w14:paraId="56F11E50" w14:textId="75ABC0CB" w:rsidR="00400296" w:rsidRDefault="006054BE" w:rsidP="00400296">
            <w:r>
              <w:t>Apa yang mempengaruhi</w:t>
            </w:r>
            <w:r w:rsidR="00400296">
              <w:t xml:space="preserve"> perkembangan keuntungan</w:t>
            </w:r>
            <w:r>
              <w:t xml:space="preserve"> </w:t>
            </w:r>
            <w:proofErr w:type="spellStart"/>
            <w:r>
              <w:t>Retech</w:t>
            </w:r>
            <w:proofErr w:type="spellEnd"/>
            <w:r w:rsidR="00400296">
              <w:t>?</w:t>
            </w:r>
          </w:p>
        </w:tc>
      </w:tr>
      <w:tr w:rsidR="00400296" w14:paraId="16D085A0" w14:textId="77777777" w:rsidTr="00E635DF">
        <w:tc>
          <w:tcPr>
            <w:tcW w:w="510" w:type="dxa"/>
          </w:tcPr>
          <w:p w14:paraId="4C69D057" w14:textId="2012D087" w:rsidR="00400296" w:rsidRDefault="00400296" w:rsidP="00400296">
            <w:pPr>
              <w:jc w:val="center"/>
            </w:pPr>
            <w:r>
              <w:t>2</w:t>
            </w:r>
          </w:p>
        </w:tc>
        <w:tc>
          <w:tcPr>
            <w:tcW w:w="8506" w:type="dxa"/>
          </w:tcPr>
          <w:p w14:paraId="126A65D0" w14:textId="3BF71FB9" w:rsidR="00400296" w:rsidRDefault="006054BE" w:rsidP="00400296">
            <w:r>
              <w:t>Apakah jumlah transaksi mempengaruhi keuntungan?</w:t>
            </w:r>
          </w:p>
        </w:tc>
      </w:tr>
      <w:tr w:rsidR="00400296" w14:paraId="1E964F9D" w14:textId="77777777" w:rsidTr="00E635DF">
        <w:tc>
          <w:tcPr>
            <w:tcW w:w="510" w:type="dxa"/>
          </w:tcPr>
          <w:p w14:paraId="58A31348" w14:textId="0CD68F9B" w:rsidR="00400296" w:rsidRDefault="00400296" w:rsidP="00400296">
            <w:pPr>
              <w:jc w:val="center"/>
            </w:pPr>
            <w:r>
              <w:t>3</w:t>
            </w:r>
          </w:p>
        </w:tc>
        <w:tc>
          <w:tcPr>
            <w:tcW w:w="8506" w:type="dxa"/>
          </w:tcPr>
          <w:p w14:paraId="032787ED" w14:textId="1288E077" w:rsidR="00400296" w:rsidRDefault="006054BE" w:rsidP="00400296">
            <w:r>
              <w:t>Apakah jumlah penjualan produk mempengaruhi keuntungan?</w:t>
            </w:r>
          </w:p>
        </w:tc>
      </w:tr>
      <w:tr w:rsidR="00400296" w14:paraId="57995C0C" w14:textId="77777777" w:rsidTr="00E635DF">
        <w:tc>
          <w:tcPr>
            <w:tcW w:w="510" w:type="dxa"/>
            <w:vAlign w:val="center"/>
          </w:tcPr>
          <w:p w14:paraId="0778FC94" w14:textId="1E4FE881" w:rsidR="00400296" w:rsidRDefault="00400296" w:rsidP="006054BE">
            <w:pPr>
              <w:jc w:val="center"/>
            </w:pPr>
            <w:r>
              <w:t>4</w:t>
            </w:r>
          </w:p>
        </w:tc>
        <w:tc>
          <w:tcPr>
            <w:tcW w:w="8506" w:type="dxa"/>
          </w:tcPr>
          <w:p w14:paraId="477E6945" w14:textId="2817F585" w:rsidR="00400296" w:rsidRDefault="006054BE" w:rsidP="00400296">
            <w:r>
              <w:t>Apakah jumlah transaksi dan penjualan produk saling mempengaruhi keuntungan?</w:t>
            </w:r>
          </w:p>
        </w:tc>
      </w:tr>
      <w:tr w:rsidR="00400296" w14:paraId="13F2D9C3" w14:textId="77777777" w:rsidTr="00E635DF">
        <w:tc>
          <w:tcPr>
            <w:tcW w:w="510" w:type="dxa"/>
          </w:tcPr>
          <w:p w14:paraId="316D2C59" w14:textId="7A97635E" w:rsidR="00400296" w:rsidRDefault="00400296" w:rsidP="00400296">
            <w:pPr>
              <w:jc w:val="center"/>
            </w:pPr>
            <w:r>
              <w:t>5</w:t>
            </w:r>
          </w:p>
        </w:tc>
        <w:tc>
          <w:tcPr>
            <w:tcW w:w="8506" w:type="dxa"/>
          </w:tcPr>
          <w:p w14:paraId="444B3311" w14:textId="3A32C350" w:rsidR="00400296" w:rsidRDefault="006054BE" w:rsidP="00400296">
            <w:r>
              <w:t>Apakah diskon produk mempengaruhi keuntungan?</w:t>
            </w:r>
          </w:p>
        </w:tc>
      </w:tr>
      <w:tr w:rsidR="00400296" w14:paraId="3DC67891" w14:textId="77777777" w:rsidTr="00E635DF">
        <w:tc>
          <w:tcPr>
            <w:tcW w:w="510" w:type="dxa"/>
          </w:tcPr>
          <w:p w14:paraId="6698C55C" w14:textId="1CCC0A6E" w:rsidR="00400296" w:rsidRDefault="00400296" w:rsidP="00400296">
            <w:pPr>
              <w:jc w:val="center"/>
            </w:pPr>
            <w:r>
              <w:t>6</w:t>
            </w:r>
          </w:p>
        </w:tc>
        <w:tc>
          <w:tcPr>
            <w:tcW w:w="8506" w:type="dxa"/>
          </w:tcPr>
          <w:p w14:paraId="0DD84B1E" w14:textId="2CFEAD15" w:rsidR="00400296" w:rsidRDefault="006054BE" w:rsidP="00400296">
            <w:r>
              <w:t>Apakah jumlah agen yang memberikan diskon produk mempengaruhi keuntungan?</w:t>
            </w:r>
          </w:p>
        </w:tc>
      </w:tr>
      <w:tr w:rsidR="00400296" w14:paraId="425E85F1" w14:textId="77777777" w:rsidTr="00E635DF">
        <w:tc>
          <w:tcPr>
            <w:tcW w:w="510" w:type="dxa"/>
          </w:tcPr>
          <w:p w14:paraId="020C3523" w14:textId="5AB8EC69" w:rsidR="00400296" w:rsidRDefault="00400296" w:rsidP="00400296">
            <w:pPr>
              <w:jc w:val="center"/>
            </w:pPr>
            <w:r>
              <w:t>7</w:t>
            </w:r>
          </w:p>
        </w:tc>
        <w:tc>
          <w:tcPr>
            <w:tcW w:w="8506" w:type="dxa"/>
          </w:tcPr>
          <w:p w14:paraId="295F26C1" w14:textId="0B6C2142" w:rsidR="00400296" w:rsidRDefault="006054BE" w:rsidP="00400296">
            <w:r>
              <w:t>Apakah jumlah produk dan besarnya diskon saling mempengaruhi keuntungan?</w:t>
            </w:r>
          </w:p>
        </w:tc>
      </w:tr>
      <w:tr w:rsidR="00400296" w14:paraId="579984AC" w14:textId="77777777" w:rsidTr="00E635DF">
        <w:tc>
          <w:tcPr>
            <w:tcW w:w="510" w:type="dxa"/>
          </w:tcPr>
          <w:p w14:paraId="3D6B25E2" w14:textId="035258CE" w:rsidR="00400296" w:rsidRDefault="00400296" w:rsidP="00400296">
            <w:pPr>
              <w:jc w:val="center"/>
            </w:pPr>
            <w:r>
              <w:t>8</w:t>
            </w:r>
          </w:p>
        </w:tc>
        <w:tc>
          <w:tcPr>
            <w:tcW w:w="8506" w:type="dxa"/>
          </w:tcPr>
          <w:p w14:paraId="52992126" w14:textId="55D31FEB" w:rsidR="00400296" w:rsidRDefault="006054BE" w:rsidP="00400296">
            <w:r>
              <w:t>Apakah modal dan harga jual produk saling mempengaruhi keuntungan?</w:t>
            </w:r>
          </w:p>
        </w:tc>
      </w:tr>
    </w:tbl>
    <w:p w14:paraId="2EDEC4B3" w14:textId="77777777" w:rsidR="00B96162" w:rsidRPr="00B96162" w:rsidRDefault="00B96162" w:rsidP="00400296"/>
    <w:p w14:paraId="27386AC4" w14:textId="2E8AD215" w:rsidR="00B96162" w:rsidRDefault="00B96162" w:rsidP="00400296">
      <w:pPr>
        <w:pStyle w:val="Heading3"/>
        <w:numPr>
          <w:ilvl w:val="2"/>
          <w:numId w:val="16"/>
        </w:numPr>
      </w:pPr>
      <w:bookmarkStart w:id="53" w:name="_Toc62626086"/>
      <w:r>
        <w:t xml:space="preserve">Data </w:t>
      </w:r>
      <w:r w:rsidR="007D6590">
        <w:t>Angkutan Umum</w:t>
      </w:r>
      <w:r>
        <w:t xml:space="preserve"> Kota Bandung</w:t>
      </w:r>
      <w:bookmarkEnd w:id="53"/>
    </w:p>
    <w:p w14:paraId="4C3A9174" w14:textId="4ED01F74" w:rsidR="00841032" w:rsidRPr="00E635DF" w:rsidRDefault="00642B70" w:rsidP="00E635DF">
      <w:pPr>
        <w:ind w:firstLine="720"/>
        <w:rPr>
          <w:lang w:val="en-US"/>
        </w:rPr>
      </w:pPr>
      <w:r w:rsidRPr="00642B70">
        <w:t xml:space="preserve">Berikut rancangan analisa dari data </w:t>
      </w:r>
      <w:r w:rsidR="007D6590">
        <w:t>angkutan umum</w:t>
      </w:r>
      <w:r>
        <w:t xml:space="preserve"> kota Bandung</w:t>
      </w:r>
      <w:r w:rsidRPr="00642B70">
        <w:t>:</w:t>
      </w:r>
    </w:p>
    <w:p w14:paraId="4535F100" w14:textId="6D3806E5" w:rsidR="00E635DF" w:rsidRPr="008637A9" w:rsidRDefault="00E635DF" w:rsidP="00197B23">
      <w:pPr>
        <w:pStyle w:val="Caption"/>
      </w:pPr>
      <w:bookmarkStart w:id="54" w:name="_Toc62626101"/>
      <w:r w:rsidRPr="008637A9">
        <w:t>Tabel 2.</w:t>
      </w:r>
      <w:r w:rsidRPr="008637A9">
        <w:fldChar w:fldCharType="begin"/>
      </w:r>
      <w:r w:rsidRPr="008637A9">
        <w:instrText xml:space="preserve"> SEQ Tabel_2. \* ARABIC </w:instrText>
      </w:r>
      <w:r w:rsidRPr="008637A9">
        <w:fldChar w:fldCharType="separate"/>
      </w:r>
      <w:r w:rsidR="00271CA8">
        <w:rPr>
          <w:noProof/>
        </w:rPr>
        <w:t>2</w:t>
      </w:r>
      <w:r w:rsidRPr="008637A9">
        <w:fldChar w:fldCharType="end"/>
      </w:r>
      <w:r w:rsidRPr="008637A9">
        <w:t xml:space="preserve">. Rancangan Data </w:t>
      </w:r>
      <w:r w:rsidR="007D6590">
        <w:t>Angkutan Umum</w:t>
      </w:r>
      <w:r w:rsidRPr="008637A9">
        <w:t xml:space="preserve"> Kota Bandung</w:t>
      </w:r>
      <w:bookmarkEnd w:id="54"/>
    </w:p>
    <w:tbl>
      <w:tblPr>
        <w:tblStyle w:val="TableGrid"/>
        <w:tblW w:w="0" w:type="auto"/>
        <w:tblLook w:val="04A0" w:firstRow="1" w:lastRow="0" w:firstColumn="1" w:lastColumn="0" w:noHBand="0" w:noVBand="1"/>
      </w:tblPr>
      <w:tblGrid>
        <w:gridCol w:w="510"/>
        <w:gridCol w:w="8506"/>
      </w:tblGrid>
      <w:tr w:rsidR="00841032" w14:paraId="677195E8" w14:textId="77777777" w:rsidTr="00E635DF">
        <w:tc>
          <w:tcPr>
            <w:tcW w:w="510" w:type="dxa"/>
          </w:tcPr>
          <w:p w14:paraId="7DEAE5AE" w14:textId="77777777" w:rsidR="00841032" w:rsidRPr="00400296" w:rsidRDefault="00841032" w:rsidP="006376CE">
            <w:pPr>
              <w:jc w:val="center"/>
              <w:rPr>
                <w:b/>
                <w:bCs/>
              </w:rPr>
            </w:pPr>
            <w:r w:rsidRPr="00400296">
              <w:rPr>
                <w:b/>
                <w:bCs/>
              </w:rPr>
              <w:t>No</w:t>
            </w:r>
          </w:p>
        </w:tc>
        <w:tc>
          <w:tcPr>
            <w:tcW w:w="8506" w:type="dxa"/>
          </w:tcPr>
          <w:p w14:paraId="377A3C8C" w14:textId="77777777" w:rsidR="00841032" w:rsidRPr="00400296" w:rsidRDefault="00841032" w:rsidP="006376CE">
            <w:pPr>
              <w:jc w:val="center"/>
              <w:rPr>
                <w:b/>
                <w:bCs/>
              </w:rPr>
            </w:pPr>
            <w:r w:rsidRPr="00400296">
              <w:rPr>
                <w:b/>
                <w:bCs/>
              </w:rPr>
              <w:t>Rancangan</w:t>
            </w:r>
          </w:p>
        </w:tc>
      </w:tr>
      <w:tr w:rsidR="00841032" w14:paraId="1D8D19E6" w14:textId="77777777" w:rsidTr="00E635DF">
        <w:tc>
          <w:tcPr>
            <w:tcW w:w="510" w:type="dxa"/>
          </w:tcPr>
          <w:p w14:paraId="0B90D753" w14:textId="77777777" w:rsidR="00841032" w:rsidRDefault="00841032" w:rsidP="006376CE">
            <w:pPr>
              <w:jc w:val="center"/>
            </w:pPr>
            <w:r>
              <w:t>1</w:t>
            </w:r>
          </w:p>
        </w:tc>
        <w:tc>
          <w:tcPr>
            <w:tcW w:w="8506" w:type="dxa"/>
          </w:tcPr>
          <w:p w14:paraId="4EA15029" w14:textId="27F83F04" w:rsidR="00841032" w:rsidRDefault="007D6590" w:rsidP="006376CE">
            <w:r>
              <w:t>Berapa total datanya?</w:t>
            </w:r>
          </w:p>
        </w:tc>
      </w:tr>
      <w:tr w:rsidR="00841032" w14:paraId="7DD0137B" w14:textId="77777777" w:rsidTr="00E635DF">
        <w:tc>
          <w:tcPr>
            <w:tcW w:w="510" w:type="dxa"/>
          </w:tcPr>
          <w:p w14:paraId="492760B3" w14:textId="77777777" w:rsidR="00841032" w:rsidRDefault="00841032" w:rsidP="006376CE">
            <w:pPr>
              <w:jc w:val="center"/>
            </w:pPr>
            <w:r>
              <w:t>2</w:t>
            </w:r>
          </w:p>
        </w:tc>
        <w:tc>
          <w:tcPr>
            <w:tcW w:w="8506" w:type="dxa"/>
          </w:tcPr>
          <w:p w14:paraId="06B58C32" w14:textId="29ED2552" w:rsidR="00841032" w:rsidRDefault="007D6590" w:rsidP="006376CE">
            <w:r>
              <w:t>Berapa total trip angkot?</w:t>
            </w:r>
          </w:p>
        </w:tc>
      </w:tr>
      <w:tr w:rsidR="00841032" w14:paraId="45520F9E" w14:textId="77777777" w:rsidTr="00E635DF">
        <w:tc>
          <w:tcPr>
            <w:tcW w:w="510" w:type="dxa"/>
          </w:tcPr>
          <w:p w14:paraId="3288542A" w14:textId="77777777" w:rsidR="00841032" w:rsidRDefault="00841032" w:rsidP="006376CE">
            <w:pPr>
              <w:jc w:val="center"/>
            </w:pPr>
            <w:r>
              <w:t>3</w:t>
            </w:r>
          </w:p>
        </w:tc>
        <w:tc>
          <w:tcPr>
            <w:tcW w:w="8506" w:type="dxa"/>
          </w:tcPr>
          <w:p w14:paraId="33119A1D" w14:textId="1DC4D736" w:rsidR="00841032" w:rsidRDefault="007D6590" w:rsidP="006376CE">
            <w:r>
              <w:t>Berapa total angkot?</w:t>
            </w:r>
          </w:p>
        </w:tc>
      </w:tr>
      <w:tr w:rsidR="00841032" w14:paraId="46C0294F" w14:textId="77777777" w:rsidTr="00E635DF">
        <w:tc>
          <w:tcPr>
            <w:tcW w:w="510" w:type="dxa"/>
            <w:vAlign w:val="center"/>
          </w:tcPr>
          <w:p w14:paraId="782E0C5E" w14:textId="77777777" w:rsidR="00841032" w:rsidRDefault="00841032" w:rsidP="006376CE">
            <w:pPr>
              <w:jc w:val="center"/>
            </w:pPr>
            <w:r>
              <w:t>4</w:t>
            </w:r>
          </w:p>
        </w:tc>
        <w:tc>
          <w:tcPr>
            <w:tcW w:w="8506" w:type="dxa"/>
          </w:tcPr>
          <w:p w14:paraId="199D688A" w14:textId="0EF960E7" w:rsidR="00841032" w:rsidRDefault="007D6590" w:rsidP="006376CE">
            <w:r>
              <w:t>Berapa total angkot yang beroperasi?</w:t>
            </w:r>
          </w:p>
        </w:tc>
      </w:tr>
      <w:tr w:rsidR="00841032" w14:paraId="66D2AAD5" w14:textId="77777777" w:rsidTr="00E635DF">
        <w:tc>
          <w:tcPr>
            <w:tcW w:w="510" w:type="dxa"/>
          </w:tcPr>
          <w:p w14:paraId="54FD97DC" w14:textId="77777777" w:rsidR="00841032" w:rsidRDefault="00841032" w:rsidP="006376CE">
            <w:pPr>
              <w:jc w:val="center"/>
            </w:pPr>
            <w:r>
              <w:t>5</w:t>
            </w:r>
          </w:p>
        </w:tc>
        <w:tc>
          <w:tcPr>
            <w:tcW w:w="8506" w:type="dxa"/>
          </w:tcPr>
          <w:p w14:paraId="1FB7BCCC" w14:textId="2687CED6" w:rsidR="00841032" w:rsidRDefault="007D6590" w:rsidP="006376CE">
            <w:r>
              <w:t xml:space="preserve">Berapa total angkot khusus </w:t>
            </w:r>
            <w:proofErr w:type="spellStart"/>
            <w:r>
              <w:t>bandung</w:t>
            </w:r>
            <w:proofErr w:type="spellEnd"/>
            <w:r>
              <w:t>?</w:t>
            </w:r>
          </w:p>
        </w:tc>
      </w:tr>
      <w:tr w:rsidR="00841032" w14:paraId="381ED7DD" w14:textId="77777777" w:rsidTr="00E635DF">
        <w:tc>
          <w:tcPr>
            <w:tcW w:w="510" w:type="dxa"/>
          </w:tcPr>
          <w:p w14:paraId="3AF0AD95" w14:textId="77777777" w:rsidR="00841032" w:rsidRDefault="00841032" w:rsidP="006376CE">
            <w:pPr>
              <w:jc w:val="center"/>
            </w:pPr>
            <w:r>
              <w:t>6</w:t>
            </w:r>
          </w:p>
        </w:tc>
        <w:tc>
          <w:tcPr>
            <w:tcW w:w="8506" w:type="dxa"/>
          </w:tcPr>
          <w:p w14:paraId="3E3FFECD" w14:textId="52E0D388" w:rsidR="00841032" w:rsidRDefault="007D6590" w:rsidP="006376CE">
            <w:r>
              <w:t>Berapa total angkot AKDP?</w:t>
            </w:r>
          </w:p>
        </w:tc>
      </w:tr>
      <w:tr w:rsidR="00841032" w14:paraId="7DEC13F1" w14:textId="77777777" w:rsidTr="00E635DF">
        <w:tc>
          <w:tcPr>
            <w:tcW w:w="510" w:type="dxa"/>
          </w:tcPr>
          <w:p w14:paraId="124C0783" w14:textId="77777777" w:rsidR="00841032" w:rsidRDefault="00841032" w:rsidP="006376CE">
            <w:pPr>
              <w:jc w:val="center"/>
            </w:pPr>
            <w:r>
              <w:t>7</w:t>
            </w:r>
          </w:p>
        </w:tc>
        <w:tc>
          <w:tcPr>
            <w:tcW w:w="8506" w:type="dxa"/>
          </w:tcPr>
          <w:p w14:paraId="09C8F859" w14:textId="1BBE2D30" w:rsidR="00841032" w:rsidRDefault="007D6590" w:rsidP="006376CE">
            <w:r>
              <w:t>Berapa total angkot berdasarkan status kendaraannya?</w:t>
            </w:r>
          </w:p>
        </w:tc>
      </w:tr>
      <w:tr w:rsidR="00841032" w14:paraId="75AD8700" w14:textId="77777777" w:rsidTr="00E635DF">
        <w:tc>
          <w:tcPr>
            <w:tcW w:w="510" w:type="dxa"/>
          </w:tcPr>
          <w:p w14:paraId="64C60BCB" w14:textId="77777777" w:rsidR="00841032" w:rsidRDefault="00841032" w:rsidP="006376CE">
            <w:pPr>
              <w:jc w:val="center"/>
            </w:pPr>
            <w:r>
              <w:t>8</w:t>
            </w:r>
          </w:p>
        </w:tc>
        <w:tc>
          <w:tcPr>
            <w:tcW w:w="8506" w:type="dxa"/>
          </w:tcPr>
          <w:p w14:paraId="1CBF65B5" w14:textId="75D6C82B" w:rsidR="00841032" w:rsidRDefault="007D6590" w:rsidP="006376CE">
            <w:r>
              <w:t>Berapa total rata-rata harian angkot yang beroperasi?</w:t>
            </w:r>
          </w:p>
        </w:tc>
      </w:tr>
      <w:tr w:rsidR="007D6590" w14:paraId="601D731A" w14:textId="77777777" w:rsidTr="00E635DF">
        <w:tc>
          <w:tcPr>
            <w:tcW w:w="510" w:type="dxa"/>
          </w:tcPr>
          <w:p w14:paraId="58CECEAF" w14:textId="08CCC4B1" w:rsidR="007D6590" w:rsidRDefault="007D6590" w:rsidP="006376CE">
            <w:pPr>
              <w:jc w:val="center"/>
            </w:pPr>
            <w:r>
              <w:t>9</w:t>
            </w:r>
          </w:p>
        </w:tc>
        <w:tc>
          <w:tcPr>
            <w:tcW w:w="8506" w:type="dxa"/>
          </w:tcPr>
          <w:p w14:paraId="10DBECF0" w14:textId="4B8E8987" w:rsidR="007D6590" w:rsidRDefault="007D6590" w:rsidP="006376CE">
            <w:r>
              <w:t xml:space="preserve">Berapa total angkot </w:t>
            </w:r>
            <w:r w:rsidR="001B1C37">
              <w:t>yang sudah bayar pajak berdasarkan jurusannya?</w:t>
            </w:r>
            <w:r>
              <w:t xml:space="preserve"> </w:t>
            </w:r>
          </w:p>
        </w:tc>
      </w:tr>
      <w:tr w:rsidR="007D6590" w14:paraId="688F0E94" w14:textId="77777777" w:rsidTr="00E635DF">
        <w:tc>
          <w:tcPr>
            <w:tcW w:w="510" w:type="dxa"/>
          </w:tcPr>
          <w:p w14:paraId="64D583F6" w14:textId="1D1DB42C" w:rsidR="007D6590" w:rsidRDefault="007D6590" w:rsidP="006376CE">
            <w:pPr>
              <w:jc w:val="center"/>
            </w:pPr>
            <w:r>
              <w:t>10</w:t>
            </w:r>
          </w:p>
        </w:tc>
        <w:tc>
          <w:tcPr>
            <w:tcW w:w="8506" w:type="dxa"/>
          </w:tcPr>
          <w:p w14:paraId="6E345433" w14:textId="7E4C2BE6" w:rsidR="007D6590" w:rsidRDefault="001B1C37" w:rsidP="006376CE">
            <w:r>
              <w:t>Berapa total angkot yang sudah uji kir berdasarkan jurusannya?</w:t>
            </w:r>
          </w:p>
        </w:tc>
      </w:tr>
      <w:tr w:rsidR="007D6590" w14:paraId="6C6F9C44" w14:textId="77777777" w:rsidTr="00E635DF">
        <w:tc>
          <w:tcPr>
            <w:tcW w:w="510" w:type="dxa"/>
          </w:tcPr>
          <w:p w14:paraId="532F2CE4" w14:textId="00C46C0E" w:rsidR="007D6590" w:rsidRDefault="001B1C37" w:rsidP="006376CE">
            <w:pPr>
              <w:jc w:val="center"/>
            </w:pPr>
            <w:r>
              <w:lastRenderedPageBreak/>
              <w:t>11</w:t>
            </w:r>
          </w:p>
        </w:tc>
        <w:tc>
          <w:tcPr>
            <w:tcW w:w="8506" w:type="dxa"/>
          </w:tcPr>
          <w:p w14:paraId="53D9FA99" w14:textId="776CE0C0" w:rsidR="007D6590" w:rsidRDefault="001B1C37" w:rsidP="006376CE">
            <w:r>
              <w:t>Berapa total trip angkot dengan jumlah penumpang berdasarkan titik surve</w:t>
            </w:r>
            <w:r w:rsidR="00AA7909">
              <w:t>i</w:t>
            </w:r>
            <w:r>
              <w:t>?</w:t>
            </w:r>
          </w:p>
        </w:tc>
      </w:tr>
      <w:tr w:rsidR="007D6590" w14:paraId="258F826B" w14:textId="77777777" w:rsidTr="00E635DF">
        <w:tc>
          <w:tcPr>
            <w:tcW w:w="510" w:type="dxa"/>
          </w:tcPr>
          <w:p w14:paraId="10CAD0FF" w14:textId="55AAD7DF" w:rsidR="007D6590" w:rsidRDefault="001B1C37" w:rsidP="006376CE">
            <w:pPr>
              <w:jc w:val="center"/>
            </w:pPr>
            <w:r>
              <w:t>12</w:t>
            </w:r>
          </w:p>
        </w:tc>
        <w:tc>
          <w:tcPr>
            <w:tcW w:w="8506" w:type="dxa"/>
          </w:tcPr>
          <w:p w14:paraId="4FC07684" w14:textId="4EE947AD" w:rsidR="007D6590" w:rsidRDefault="001B1C37" w:rsidP="006376CE">
            <w:r>
              <w:t>Angkot mana saja yang masuk ke 10 besar berdasarkan keaktifannya?</w:t>
            </w:r>
          </w:p>
        </w:tc>
      </w:tr>
      <w:tr w:rsidR="007D6590" w14:paraId="799149A9" w14:textId="77777777" w:rsidTr="00E635DF">
        <w:tc>
          <w:tcPr>
            <w:tcW w:w="510" w:type="dxa"/>
          </w:tcPr>
          <w:p w14:paraId="0D8AFBE5" w14:textId="257AB533" w:rsidR="007D6590" w:rsidRDefault="001B1C37" w:rsidP="006376CE">
            <w:pPr>
              <w:jc w:val="center"/>
            </w:pPr>
            <w:r>
              <w:t>13</w:t>
            </w:r>
          </w:p>
        </w:tc>
        <w:tc>
          <w:tcPr>
            <w:tcW w:w="8506" w:type="dxa"/>
          </w:tcPr>
          <w:p w14:paraId="27EE3C70" w14:textId="5A1BEEBC" w:rsidR="007D6590" w:rsidRDefault="001B1C37" w:rsidP="006376CE">
            <w:r>
              <w:t>Jurusan mana saja yang masuk ke 10 besar berdasarkan keaktifannya?</w:t>
            </w:r>
          </w:p>
        </w:tc>
      </w:tr>
      <w:tr w:rsidR="007D6590" w14:paraId="6AFE7837" w14:textId="77777777" w:rsidTr="00E635DF">
        <w:tc>
          <w:tcPr>
            <w:tcW w:w="510" w:type="dxa"/>
          </w:tcPr>
          <w:p w14:paraId="55C3C258" w14:textId="08853580" w:rsidR="007D6590" w:rsidRDefault="001B1C37" w:rsidP="006376CE">
            <w:pPr>
              <w:jc w:val="center"/>
            </w:pPr>
            <w:r>
              <w:t>14</w:t>
            </w:r>
          </w:p>
        </w:tc>
        <w:tc>
          <w:tcPr>
            <w:tcW w:w="8506" w:type="dxa"/>
          </w:tcPr>
          <w:p w14:paraId="52037DD0" w14:textId="7F90F0E0" w:rsidR="007D6590" w:rsidRDefault="00AA7909" w:rsidP="006376CE">
            <w:r>
              <w:t>Berapa total trip taksi dan jumlah penumpangnya berdasarkan jam operasional?</w:t>
            </w:r>
          </w:p>
        </w:tc>
      </w:tr>
      <w:tr w:rsidR="007D6590" w14:paraId="365AC60C" w14:textId="77777777" w:rsidTr="00E635DF">
        <w:tc>
          <w:tcPr>
            <w:tcW w:w="510" w:type="dxa"/>
          </w:tcPr>
          <w:p w14:paraId="3F56C626" w14:textId="47688586" w:rsidR="007D6590" w:rsidRDefault="001B1C37" w:rsidP="006376CE">
            <w:pPr>
              <w:jc w:val="center"/>
            </w:pPr>
            <w:r>
              <w:t>15</w:t>
            </w:r>
          </w:p>
        </w:tc>
        <w:tc>
          <w:tcPr>
            <w:tcW w:w="8506" w:type="dxa"/>
          </w:tcPr>
          <w:p w14:paraId="7EFC767E" w14:textId="6DF58D7C" w:rsidR="007D6590" w:rsidRDefault="00AA7909" w:rsidP="006376CE">
            <w:r>
              <w:t>Berapa total taksi dan tripnya berdasarkan titik survei?</w:t>
            </w:r>
          </w:p>
        </w:tc>
      </w:tr>
      <w:tr w:rsidR="007D6590" w14:paraId="4A21ABE8" w14:textId="77777777" w:rsidTr="00E635DF">
        <w:tc>
          <w:tcPr>
            <w:tcW w:w="510" w:type="dxa"/>
          </w:tcPr>
          <w:p w14:paraId="536C8104" w14:textId="4F4527A5" w:rsidR="007D6590" w:rsidRDefault="001B1C37" w:rsidP="006376CE">
            <w:pPr>
              <w:jc w:val="center"/>
            </w:pPr>
            <w:r>
              <w:t>16</w:t>
            </w:r>
          </w:p>
        </w:tc>
        <w:tc>
          <w:tcPr>
            <w:tcW w:w="8506" w:type="dxa"/>
          </w:tcPr>
          <w:p w14:paraId="049E5B50" w14:textId="1A8680EF" w:rsidR="007D6590" w:rsidRDefault="00AA7909" w:rsidP="006376CE">
            <w:r>
              <w:t>Taksi mana saja yang masuk ke 10 besar berdasarkan keaktifannya?</w:t>
            </w:r>
          </w:p>
        </w:tc>
      </w:tr>
      <w:tr w:rsidR="007D6590" w14:paraId="507B0A3F" w14:textId="77777777" w:rsidTr="00E635DF">
        <w:tc>
          <w:tcPr>
            <w:tcW w:w="510" w:type="dxa"/>
          </w:tcPr>
          <w:p w14:paraId="30945807" w14:textId="6EE519E5" w:rsidR="007D6590" w:rsidRDefault="001B1C37" w:rsidP="006376CE">
            <w:pPr>
              <w:jc w:val="center"/>
            </w:pPr>
            <w:r>
              <w:t>17</w:t>
            </w:r>
          </w:p>
        </w:tc>
        <w:tc>
          <w:tcPr>
            <w:tcW w:w="8506" w:type="dxa"/>
          </w:tcPr>
          <w:p w14:paraId="4601DCA9" w14:textId="6299B46A" w:rsidR="007D6590" w:rsidRDefault="00AA7909" w:rsidP="006376CE">
            <w:r>
              <w:t xml:space="preserve">Berapa total trip </w:t>
            </w:r>
            <w:proofErr w:type="spellStart"/>
            <w:r>
              <w:t>damri</w:t>
            </w:r>
            <w:proofErr w:type="spellEnd"/>
            <w:r>
              <w:t xml:space="preserve"> dan jumlah penumpangnya berdasarkan jam operasional?</w:t>
            </w:r>
          </w:p>
        </w:tc>
      </w:tr>
      <w:tr w:rsidR="00AA7909" w14:paraId="1D20F139" w14:textId="77777777" w:rsidTr="00E635DF">
        <w:tc>
          <w:tcPr>
            <w:tcW w:w="510" w:type="dxa"/>
          </w:tcPr>
          <w:p w14:paraId="1B44FE56" w14:textId="5D4C0693" w:rsidR="00AA7909" w:rsidRDefault="00AA7909" w:rsidP="00AA7909">
            <w:pPr>
              <w:jc w:val="center"/>
            </w:pPr>
            <w:r>
              <w:t>18</w:t>
            </w:r>
          </w:p>
        </w:tc>
        <w:tc>
          <w:tcPr>
            <w:tcW w:w="8506" w:type="dxa"/>
          </w:tcPr>
          <w:p w14:paraId="40DDEEDA" w14:textId="3F017D50" w:rsidR="00AA7909" w:rsidRDefault="00AA7909" w:rsidP="00AA7909">
            <w:r>
              <w:t xml:space="preserve">Berapa total </w:t>
            </w:r>
            <w:proofErr w:type="spellStart"/>
            <w:r>
              <w:t>damri</w:t>
            </w:r>
            <w:proofErr w:type="spellEnd"/>
            <w:r>
              <w:t xml:space="preserve"> dan tripnya berdasarkan titik survei?</w:t>
            </w:r>
          </w:p>
        </w:tc>
      </w:tr>
      <w:tr w:rsidR="00AA7909" w14:paraId="504F2036" w14:textId="77777777" w:rsidTr="00E635DF">
        <w:tc>
          <w:tcPr>
            <w:tcW w:w="510" w:type="dxa"/>
          </w:tcPr>
          <w:p w14:paraId="13D2CAE3" w14:textId="02C486FB" w:rsidR="00AA7909" w:rsidRDefault="00AA7909" w:rsidP="00AA7909">
            <w:pPr>
              <w:jc w:val="center"/>
            </w:pPr>
            <w:r>
              <w:t>19</w:t>
            </w:r>
          </w:p>
        </w:tc>
        <w:tc>
          <w:tcPr>
            <w:tcW w:w="8506" w:type="dxa"/>
          </w:tcPr>
          <w:p w14:paraId="18BE1C44" w14:textId="60804F53" w:rsidR="00AA7909" w:rsidRDefault="00AA7909" w:rsidP="00AA7909">
            <w:r>
              <w:t>Damri mana saja yang masuk ke 10 besar berdasarkan keaktifannya?</w:t>
            </w:r>
          </w:p>
        </w:tc>
      </w:tr>
      <w:tr w:rsidR="00AA7909" w14:paraId="6C1187E3" w14:textId="77777777" w:rsidTr="00E635DF">
        <w:tc>
          <w:tcPr>
            <w:tcW w:w="510" w:type="dxa"/>
          </w:tcPr>
          <w:p w14:paraId="0693AAB6" w14:textId="2F1E66E0" w:rsidR="00AA7909" w:rsidRDefault="00AA7909" w:rsidP="00AA7909">
            <w:pPr>
              <w:jc w:val="center"/>
            </w:pPr>
            <w:r>
              <w:t>20</w:t>
            </w:r>
          </w:p>
        </w:tc>
        <w:tc>
          <w:tcPr>
            <w:tcW w:w="8506" w:type="dxa"/>
          </w:tcPr>
          <w:p w14:paraId="6A08BB97" w14:textId="70490A66" w:rsidR="00AA7909" w:rsidRDefault="00AA7909" w:rsidP="00AA7909">
            <w:r>
              <w:t>Berapa total trip bus dan jumlah penumpangnya berdasarkan jam operasional?</w:t>
            </w:r>
          </w:p>
        </w:tc>
      </w:tr>
      <w:tr w:rsidR="00AA7909" w14:paraId="33F27DBD" w14:textId="77777777" w:rsidTr="00E635DF">
        <w:tc>
          <w:tcPr>
            <w:tcW w:w="510" w:type="dxa"/>
          </w:tcPr>
          <w:p w14:paraId="77970F37" w14:textId="79CD48C8" w:rsidR="00AA7909" w:rsidRDefault="00AA7909" w:rsidP="00AA7909">
            <w:pPr>
              <w:jc w:val="center"/>
            </w:pPr>
            <w:r>
              <w:t>21</w:t>
            </w:r>
          </w:p>
        </w:tc>
        <w:tc>
          <w:tcPr>
            <w:tcW w:w="8506" w:type="dxa"/>
          </w:tcPr>
          <w:p w14:paraId="792FA5A4" w14:textId="186AB56A" w:rsidR="00AA7909" w:rsidRDefault="00AA7909" w:rsidP="00AA7909">
            <w:r>
              <w:t>Berapa total bus dan tripnya berdasarkan titik survei?</w:t>
            </w:r>
          </w:p>
        </w:tc>
      </w:tr>
      <w:tr w:rsidR="00AA7909" w14:paraId="5ABF0A56" w14:textId="77777777" w:rsidTr="00E635DF">
        <w:tc>
          <w:tcPr>
            <w:tcW w:w="510" w:type="dxa"/>
          </w:tcPr>
          <w:p w14:paraId="78CE8A8E" w14:textId="42629015" w:rsidR="00AA7909" w:rsidRDefault="00AA7909" w:rsidP="00AA7909">
            <w:pPr>
              <w:jc w:val="center"/>
            </w:pPr>
            <w:r>
              <w:t>22</w:t>
            </w:r>
          </w:p>
        </w:tc>
        <w:tc>
          <w:tcPr>
            <w:tcW w:w="8506" w:type="dxa"/>
          </w:tcPr>
          <w:p w14:paraId="26A6740E" w14:textId="314BCF5A" w:rsidR="00AA7909" w:rsidRDefault="00AA7909" w:rsidP="00AA7909">
            <w:r>
              <w:t>Bus mana saja yang masuk ke 10 besar berdasarkan keaktifannya?</w:t>
            </w:r>
          </w:p>
        </w:tc>
      </w:tr>
      <w:tr w:rsidR="00AA7909" w14:paraId="3D14343D" w14:textId="77777777" w:rsidTr="00E635DF">
        <w:tc>
          <w:tcPr>
            <w:tcW w:w="510" w:type="dxa"/>
          </w:tcPr>
          <w:p w14:paraId="6DFC697E" w14:textId="558A2E58" w:rsidR="00AA7909" w:rsidRDefault="00D31AC2" w:rsidP="00AA7909">
            <w:pPr>
              <w:jc w:val="center"/>
            </w:pPr>
            <w:r>
              <w:t>23</w:t>
            </w:r>
          </w:p>
        </w:tc>
        <w:tc>
          <w:tcPr>
            <w:tcW w:w="8506" w:type="dxa"/>
          </w:tcPr>
          <w:p w14:paraId="07680854" w14:textId="52236DD5" w:rsidR="00AA7909" w:rsidRDefault="00D31AC2" w:rsidP="00AA7909">
            <w:r>
              <w:t xml:space="preserve">Bagaimana </w:t>
            </w:r>
            <w:proofErr w:type="spellStart"/>
            <w:r w:rsidRPr="00D31AC2">
              <w:rPr>
                <w:i/>
                <w:iCs/>
              </w:rPr>
              <w:t>dashboard</w:t>
            </w:r>
            <w:proofErr w:type="spellEnd"/>
            <w:r>
              <w:t xml:space="preserve"> data angkot berdasarkan data </w:t>
            </w:r>
            <w:proofErr w:type="spellStart"/>
            <w:r>
              <w:t>excel</w:t>
            </w:r>
            <w:proofErr w:type="spellEnd"/>
            <w:r>
              <w:t>?</w:t>
            </w:r>
          </w:p>
        </w:tc>
      </w:tr>
      <w:tr w:rsidR="00AA7909" w14:paraId="4DEC0BA5" w14:textId="77777777" w:rsidTr="00E635DF">
        <w:tc>
          <w:tcPr>
            <w:tcW w:w="510" w:type="dxa"/>
          </w:tcPr>
          <w:p w14:paraId="4B24EB11" w14:textId="50207D3C" w:rsidR="00AA7909" w:rsidRDefault="00D31AC2" w:rsidP="00AA7909">
            <w:pPr>
              <w:jc w:val="center"/>
            </w:pPr>
            <w:r>
              <w:t>24</w:t>
            </w:r>
          </w:p>
        </w:tc>
        <w:tc>
          <w:tcPr>
            <w:tcW w:w="8506" w:type="dxa"/>
          </w:tcPr>
          <w:p w14:paraId="625ABC06" w14:textId="4BC052AD" w:rsidR="00AA7909" w:rsidRDefault="00D31AC2" w:rsidP="00AA7909">
            <w:r>
              <w:t xml:space="preserve">Bagaimana </w:t>
            </w:r>
            <w:proofErr w:type="spellStart"/>
            <w:r w:rsidRPr="00D31AC2">
              <w:rPr>
                <w:i/>
                <w:iCs/>
              </w:rPr>
              <w:t>dashboard</w:t>
            </w:r>
            <w:proofErr w:type="spellEnd"/>
            <w:r>
              <w:t xml:space="preserve"> data taksi berdasarkan data </w:t>
            </w:r>
            <w:proofErr w:type="spellStart"/>
            <w:r>
              <w:t>excel</w:t>
            </w:r>
            <w:proofErr w:type="spellEnd"/>
            <w:r>
              <w:t>?</w:t>
            </w:r>
          </w:p>
        </w:tc>
      </w:tr>
      <w:tr w:rsidR="00AA7909" w14:paraId="1B4B4315" w14:textId="77777777" w:rsidTr="00E635DF">
        <w:tc>
          <w:tcPr>
            <w:tcW w:w="510" w:type="dxa"/>
          </w:tcPr>
          <w:p w14:paraId="304C52AA" w14:textId="57878D5F" w:rsidR="00AA7909" w:rsidRDefault="00D31AC2" w:rsidP="00AA7909">
            <w:pPr>
              <w:jc w:val="center"/>
            </w:pPr>
            <w:r>
              <w:t>25</w:t>
            </w:r>
          </w:p>
        </w:tc>
        <w:tc>
          <w:tcPr>
            <w:tcW w:w="8506" w:type="dxa"/>
          </w:tcPr>
          <w:p w14:paraId="7B0C2097" w14:textId="1B7056AE" w:rsidR="00AA7909" w:rsidRDefault="00D31AC2" w:rsidP="00AA7909">
            <w:r>
              <w:t xml:space="preserve">Bagaimana </w:t>
            </w:r>
            <w:proofErr w:type="spellStart"/>
            <w:r w:rsidRPr="00D31AC2">
              <w:rPr>
                <w:i/>
                <w:iCs/>
              </w:rPr>
              <w:t>dashboard</w:t>
            </w:r>
            <w:proofErr w:type="spellEnd"/>
            <w:r>
              <w:t xml:space="preserve"> data </w:t>
            </w:r>
            <w:proofErr w:type="spellStart"/>
            <w:r>
              <w:t>damri</w:t>
            </w:r>
            <w:proofErr w:type="spellEnd"/>
            <w:r>
              <w:t xml:space="preserve"> berdasarkan data </w:t>
            </w:r>
            <w:proofErr w:type="spellStart"/>
            <w:r>
              <w:t>excel</w:t>
            </w:r>
            <w:proofErr w:type="spellEnd"/>
            <w:r>
              <w:t>?</w:t>
            </w:r>
          </w:p>
        </w:tc>
      </w:tr>
      <w:tr w:rsidR="00AA7909" w14:paraId="326F8226" w14:textId="77777777" w:rsidTr="00E635DF">
        <w:tc>
          <w:tcPr>
            <w:tcW w:w="510" w:type="dxa"/>
          </w:tcPr>
          <w:p w14:paraId="31594AC8" w14:textId="78D8C012" w:rsidR="00AA7909" w:rsidRDefault="00D31AC2" w:rsidP="00AA7909">
            <w:pPr>
              <w:jc w:val="center"/>
            </w:pPr>
            <w:r>
              <w:t>26</w:t>
            </w:r>
          </w:p>
        </w:tc>
        <w:tc>
          <w:tcPr>
            <w:tcW w:w="8506" w:type="dxa"/>
          </w:tcPr>
          <w:p w14:paraId="49969F71" w14:textId="6D7BF862" w:rsidR="00AA7909" w:rsidRDefault="00D31AC2" w:rsidP="00AA7909">
            <w:r>
              <w:t xml:space="preserve">Bagaimana </w:t>
            </w:r>
            <w:proofErr w:type="spellStart"/>
            <w:r w:rsidRPr="00D31AC2">
              <w:rPr>
                <w:i/>
                <w:iCs/>
              </w:rPr>
              <w:t>dashboard</w:t>
            </w:r>
            <w:proofErr w:type="spellEnd"/>
            <w:r>
              <w:t xml:space="preserve"> data bus berdasarkan data </w:t>
            </w:r>
            <w:proofErr w:type="spellStart"/>
            <w:r>
              <w:t>excel</w:t>
            </w:r>
            <w:proofErr w:type="spellEnd"/>
            <w:r>
              <w:t>?</w:t>
            </w:r>
          </w:p>
        </w:tc>
      </w:tr>
      <w:tr w:rsidR="00AA7909" w14:paraId="47D05CC5" w14:textId="77777777" w:rsidTr="00E635DF">
        <w:tc>
          <w:tcPr>
            <w:tcW w:w="510" w:type="dxa"/>
          </w:tcPr>
          <w:p w14:paraId="7AE0CC4F" w14:textId="6BB93A75" w:rsidR="00AA7909" w:rsidRDefault="00D31AC2" w:rsidP="00AA7909">
            <w:pPr>
              <w:jc w:val="center"/>
            </w:pPr>
            <w:r>
              <w:t>27</w:t>
            </w:r>
          </w:p>
        </w:tc>
        <w:tc>
          <w:tcPr>
            <w:tcW w:w="8506" w:type="dxa"/>
          </w:tcPr>
          <w:p w14:paraId="1D0AF11B" w14:textId="4B7D6AA3" w:rsidR="00AA7909" w:rsidRDefault="00D31AC2" w:rsidP="00AA7909">
            <w:r>
              <w:t xml:space="preserve">Bagaimana </w:t>
            </w:r>
            <w:proofErr w:type="spellStart"/>
            <w:r w:rsidRPr="00D31AC2">
              <w:rPr>
                <w:i/>
                <w:iCs/>
              </w:rPr>
              <w:t>dashboard</w:t>
            </w:r>
            <w:proofErr w:type="spellEnd"/>
            <w:r>
              <w:t xml:space="preserve"> data angkot berdasarkan data SQL?</w:t>
            </w:r>
          </w:p>
        </w:tc>
      </w:tr>
    </w:tbl>
    <w:p w14:paraId="0BA23170" w14:textId="2570C9BB" w:rsidR="00C05FEB" w:rsidRDefault="00C05FEB" w:rsidP="00B96162"/>
    <w:p w14:paraId="72F7CE97" w14:textId="27BD77E2" w:rsidR="00D31AC2" w:rsidRDefault="00D31AC2" w:rsidP="00B96162"/>
    <w:p w14:paraId="2AACEADA" w14:textId="6DCB6C68" w:rsidR="00D31AC2" w:rsidRDefault="00D31AC2" w:rsidP="00B96162"/>
    <w:p w14:paraId="300AC09A" w14:textId="0E41F060" w:rsidR="00D31AC2" w:rsidRDefault="00D31AC2" w:rsidP="00B96162"/>
    <w:p w14:paraId="12AF4408" w14:textId="70803512" w:rsidR="00D31AC2" w:rsidRDefault="00D31AC2" w:rsidP="00B96162"/>
    <w:p w14:paraId="0180DFBD" w14:textId="7920D3A2" w:rsidR="00D31AC2" w:rsidRDefault="00D31AC2" w:rsidP="00B96162"/>
    <w:p w14:paraId="7B63EB81" w14:textId="2CCC74BE" w:rsidR="00D31AC2" w:rsidRDefault="00D31AC2" w:rsidP="00B96162"/>
    <w:p w14:paraId="3AA769AD" w14:textId="5FFF123A" w:rsidR="00D31AC2" w:rsidRDefault="00D31AC2" w:rsidP="00B96162"/>
    <w:p w14:paraId="576B332E" w14:textId="10143E12" w:rsidR="00D31AC2" w:rsidRDefault="00D31AC2" w:rsidP="00B96162"/>
    <w:p w14:paraId="739E00FE" w14:textId="4B6F7032" w:rsidR="00D31AC2" w:rsidRDefault="00D31AC2" w:rsidP="00B96162"/>
    <w:p w14:paraId="0D2FFD38" w14:textId="68440E6B" w:rsidR="00D31AC2" w:rsidRDefault="00D31AC2" w:rsidP="00B96162"/>
    <w:p w14:paraId="15EA1962" w14:textId="3207DF90" w:rsidR="00D31AC2" w:rsidRDefault="00D31AC2" w:rsidP="00B96162"/>
    <w:p w14:paraId="7318622A" w14:textId="319A008D" w:rsidR="00D31AC2" w:rsidRDefault="00D31AC2" w:rsidP="00B96162"/>
    <w:p w14:paraId="7C13F284" w14:textId="77777777" w:rsidR="00D31AC2" w:rsidRPr="00C05FEB" w:rsidRDefault="00D31AC2" w:rsidP="00B96162"/>
    <w:p w14:paraId="29DBD2EC" w14:textId="5ECD6155" w:rsidR="00B96162" w:rsidRDefault="00B96162" w:rsidP="00841032">
      <w:pPr>
        <w:pStyle w:val="Heading2"/>
        <w:numPr>
          <w:ilvl w:val="1"/>
          <w:numId w:val="12"/>
        </w:numPr>
        <w:ind w:left="709" w:hanging="709"/>
        <w:rPr>
          <w:b w:val="0"/>
          <w:bCs/>
        </w:rPr>
      </w:pPr>
      <w:bookmarkStart w:id="55" w:name="_Toc62626087"/>
      <w:r w:rsidRPr="00B96162">
        <w:rPr>
          <w:bCs/>
        </w:rPr>
        <w:lastRenderedPageBreak/>
        <w:t>Hasil</w:t>
      </w:r>
      <w:r>
        <w:rPr>
          <w:bCs/>
        </w:rPr>
        <w:t xml:space="preserve"> Analisa</w:t>
      </w:r>
      <w:bookmarkEnd w:id="55"/>
    </w:p>
    <w:p w14:paraId="035C9C28" w14:textId="108CB9CC" w:rsidR="00B96162" w:rsidRDefault="00841032" w:rsidP="00841032">
      <w:pPr>
        <w:ind w:firstLine="709"/>
        <w:jc w:val="both"/>
      </w:pPr>
      <w:r>
        <w:t xml:space="preserve">Berdasarkan rancangan analisa yang telah dibuat, maka didapatkan hasil analisa untuk data transaksi produk </w:t>
      </w:r>
      <w:proofErr w:type="spellStart"/>
      <w:r>
        <w:t>Retech</w:t>
      </w:r>
      <w:proofErr w:type="spellEnd"/>
      <w:r>
        <w:t xml:space="preserve"> dan data </w:t>
      </w:r>
      <w:r w:rsidR="007D6590">
        <w:t>angkutan umum</w:t>
      </w:r>
      <w:r>
        <w:t xml:space="preserve"> kota Bandung.</w:t>
      </w:r>
    </w:p>
    <w:p w14:paraId="207669C2" w14:textId="77777777" w:rsidR="00B96162" w:rsidRPr="00B96162" w:rsidRDefault="00B96162" w:rsidP="00841032"/>
    <w:p w14:paraId="5ECD76BE" w14:textId="77777777" w:rsidR="00B96162" w:rsidRPr="00B96162" w:rsidRDefault="00B96162" w:rsidP="00B96162">
      <w:pPr>
        <w:pStyle w:val="ListParagraph"/>
        <w:keepNext/>
        <w:keepLines/>
        <w:numPr>
          <w:ilvl w:val="0"/>
          <w:numId w:val="17"/>
        </w:numPr>
        <w:contextualSpacing w:val="0"/>
        <w:outlineLvl w:val="2"/>
        <w:rPr>
          <w:rFonts w:eastAsiaTheme="majorEastAsia" w:cstheme="majorBidi"/>
          <w:b/>
          <w:vanish/>
          <w:szCs w:val="24"/>
        </w:rPr>
      </w:pPr>
      <w:bookmarkStart w:id="56" w:name="_Toc59363525"/>
      <w:bookmarkStart w:id="57" w:name="_Toc59369984"/>
      <w:bookmarkStart w:id="58" w:name="_Toc59370037"/>
      <w:bookmarkStart w:id="59" w:name="_Toc59370128"/>
      <w:bookmarkStart w:id="60" w:name="_Toc62626088"/>
      <w:bookmarkEnd w:id="56"/>
      <w:bookmarkEnd w:id="57"/>
      <w:bookmarkEnd w:id="58"/>
      <w:bookmarkEnd w:id="59"/>
      <w:bookmarkEnd w:id="60"/>
    </w:p>
    <w:p w14:paraId="47CEBD4C" w14:textId="77777777" w:rsidR="00B96162" w:rsidRPr="00B96162" w:rsidRDefault="00B96162" w:rsidP="00B96162">
      <w:pPr>
        <w:pStyle w:val="ListParagraph"/>
        <w:keepNext/>
        <w:keepLines/>
        <w:numPr>
          <w:ilvl w:val="1"/>
          <w:numId w:val="17"/>
        </w:numPr>
        <w:contextualSpacing w:val="0"/>
        <w:outlineLvl w:val="2"/>
        <w:rPr>
          <w:rFonts w:eastAsiaTheme="majorEastAsia" w:cstheme="majorBidi"/>
          <w:b/>
          <w:vanish/>
          <w:szCs w:val="24"/>
        </w:rPr>
      </w:pPr>
      <w:bookmarkStart w:id="61" w:name="_Toc59363526"/>
      <w:bookmarkStart w:id="62" w:name="_Toc59369985"/>
      <w:bookmarkStart w:id="63" w:name="_Toc59370038"/>
      <w:bookmarkStart w:id="64" w:name="_Toc59370129"/>
      <w:bookmarkStart w:id="65" w:name="_Toc62626089"/>
      <w:bookmarkEnd w:id="61"/>
      <w:bookmarkEnd w:id="62"/>
      <w:bookmarkEnd w:id="63"/>
      <w:bookmarkEnd w:id="64"/>
      <w:bookmarkEnd w:id="65"/>
    </w:p>
    <w:p w14:paraId="12FACE43" w14:textId="77777777" w:rsidR="00B96162" w:rsidRPr="00B96162" w:rsidRDefault="00B96162" w:rsidP="00B96162">
      <w:pPr>
        <w:pStyle w:val="ListParagraph"/>
        <w:keepNext/>
        <w:keepLines/>
        <w:numPr>
          <w:ilvl w:val="1"/>
          <w:numId w:val="17"/>
        </w:numPr>
        <w:contextualSpacing w:val="0"/>
        <w:outlineLvl w:val="2"/>
        <w:rPr>
          <w:rFonts w:eastAsiaTheme="majorEastAsia" w:cstheme="majorBidi"/>
          <w:b/>
          <w:vanish/>
          <w:szCs w:val="24"/>
        </w:rPr>
      </w:pPr>
      <w:bookmarkStart w:id="66" w:name="_Toc59363527"/>
      <w:bookmarkStart w:id="67" w:name="_Toc59369986"/>
      <w:bookmarkStart w:id="68" w:name="_Toc59370039"/>
      <w:bookmarkStart w:id="69" w:name="_Toc59370130"/>
      <w:bookmarkStart w:id="70" w:name="_Toc62626090"/>
      <w:bookmarkEnd w:id="66"/>
      <w:bookmarkEnd w:id="67"/>
      <w:bookmarkEnd w:id="68"/>
      <w:bookmarkEnd w:id="69"/>
      <w:bookmarkEnd w:id="70"/>
    </w:p>
    <w:p w14:paraId="15AC8888" w14:textId="77777777" w:rsidR="00B96162" w:rsidRPr="00B96162" w:rsidRDefault="00B96162" w:rsidP="00B96162">
      <w:pPr>
        <w:pStyle w:val="ListParagraph"/>
        <w:keepNext/>
        <w:keepLines/>
        <w:numPr>
          <w:ilvl w:val="1"/>
          <w:numId w:val="17"/>
        </w:numPr>
        <w:contextualSpacing w:val="0"/>
        <w:outlineLvl w:val="2"/>
        <w:rPr>
          <w:rFonts w:eastAsiaTheme="majorEastAsia" w:cstheme="majorBidi"/>
          <w:b/>
          <w:vanish/>
          <w:szCs w:val="24"/>
        </w:rPr>
      </w:pPr>
      <w:bookmarkStart w:id="71" w:name="_Toc59363528"/>
      <w:bookmarkStart w:id="72" w:name="_Toc59369987"/>
      <w:bookmarkStart w:id="73" w:name="_Toc59370040"/>
      <w:bookmarkStart w:id="74" w:name="_Toc59370131"/>
      <w:bookmarkStart w:id="75" w:name="_Toc62626091"/>
      <w:bookmarkEnd w:id="71"/>
      <w:bookmarkEnd w:id="72"/>
      <w:bookmarkEnd w:id="73"/>
      <w:bookmarkEnd w:id="74"/>
      <w:bookmarkEnd w:id="75"/>
    </w:p>
    <w:p w14:paraId="00982D8F" w14:textId="2ADE84F9" w:rsidR="00B96162" w:rsidRDefault="00B96162" w:rsidP="00B96162">
      <w:pPr>
        <w:pStyle w:val="Heading3"/>
        <w:numPr>
          <w:ilvl w:val="2"/>
          <w:numId w:val="17"/>
        </w:numPr>
      </w:pPr>
      <w:bookmarkStart w:id="76" w:name="_Toc62626092"/>
      <w:r>
        <w:t xml:space="preserve">Data Transaksi Produk </w:t>
      </w:r>
      <w:proofErr w:type="spellStart"/>
      <w:r>
        <w:t>Retech</w:t>
      </w:r>
      <w:bookmarkEnd w:id="76"/>
      <w:proofErr w:type="spellEnd"/>
    </w:p>
    <w:p w14:paraId="7BEB1085" w14:textId="03D9FAE9" w:rsidR="00E91D41" w:rsidRPr="00E91D41" w:rsidRDefault="00400296" w:rsidP="00D31AC2">
      <w:pPr>
        <w:ind w:firstLine="720"/>
        <w:jc w:val="both"/>
      </w:pPr>
      <w:r>
        <w:t xml:space="preserve">Berikut </w:t>
      </w:r>
      <w:r w:rsidR="00841032">
        <w:t>hasil</w:t>
      </w:r>
      <w:r>
        <w:t xml:space="preserve"> analisa dari data transaksi produk </w:t>
      </w:r>
      <w:proofErr w:type="spellStart"/>
      <w:r>
        <w:t>Retech</w:t>
      </w:r>
      <w:proofErr w:type="spellEnd"/>
      <w:r w:rsidR="00D31AC2">
        <w:t>, t</w:t>
      </w:r>
      <w:r w:rsidR="00E91D41" w:rsidRPr="00E91D41">
        <w:t>erlihat</w:t>
      </w:r>
      <w:r w:rsidR="006376CE">
        <w:t xml:space="preserve"> pada gambar di bawah</w:t>
      </w:r>
      <w:r w:rsidR="00E91D41" w:rsidRPr="00E91D41">
        <w:t xml:space="preserve"> </w:t>
      </w:r>
      <w:r w:rsidR="00946C9B">
        <w:t xml:space="preserve">ini </w:t>
      </w:r>
      <w:r w:rsidR="00E91D41" w:rsidRPr="00E91D41">
        <w:t>bahwa perkembang</w:t>
      </w:r>
      <w:r w:rsidR="00E91D41">
        <w:t>a</w:t>
      </w:r>
      <w:r w:rsidR="00E91D41" w:rsidRPr="00E91D41">
        <w:t>n laba mengalami kenaikan di tiga bulan pertama dan puncaknya ada di bulan Maret. Namun, mengalami penurunan yang cukup drastis di bulan April dan Mei.</w:t>
      </w:r>
    </w:p>
    <w:p w14:paraId="4613523C" w14:textId="77777777" w:rsidR="00C35093" w:rsidRDefault="00841032" w:rsidP="00C35093">
      <w:pPr>
        <w:keepNext/>
      </w:pPr>
      <w:r>
        <w:rPr>
          <w:noProof/>
          <w:lang w:val="en-US"/>
        </w:rPr>
        <w:drawing>
          <wp:inline distT="0" distB="0" distL="0" distR="0" wp14:anchorId="3E5C9DB5" wp14:editId="2DDFEA31">
            <wp:extent cx="5731510" cy="3225800"/>
            <wp:effectExtent l="19050" t="19050" r="2159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5800"/>
                    </a:xfrm>
                    <a:prstGeom prst="rect">
                      <a:avLst/>
                    </a:prstGeom>
                    <a:ln>
                      <a:solidFill>
                        <a:schemeClr val="tx1"/>
                      </a:solidFill>
                    </a:ln>
                  </pic:spPr>
                </pic:pic>
              </a:graphicData>
            </a:graphic>
          </wp:inline>
        </w:drawing>
      </w:r>
    </w:p>
    <w:p w14:paraId="430A59F3" w14:textId="75B68F78" w:rsidR="00841032" w:rsidRPr="008637A9" w:rsidRDefault="00C35093" w:rsidP="00197B23">
      <w:pPr>
        <w:pStyle w:val="Caption"/>
      </w:pPr>
      <w:bookmarkStart w:id="77" w:name="_Toc62653596"/>
      <w:r w:rsidRPr="008637A9">
        <w:t>Gambar 2.</w:t>
      </w:r>
      <w:r w:rsidR="00E635DF" w:rsidRPr="008637A9">
        <w:fldChar w:fldCharType="begin"/>
      </w:r>
      <w:r w:rsidR="00E635DF" w:rsidRPr="008637A9">
        <w:instrText xml:space="preserve"> SEQ Gambar_2. \* ARABIC </w:instrText>
      </w:r>
      <w:r w:rsidR="00E635DF" w:rsidRPr="008637A9">
        <w:fldChar w:fldCharType="separate"/>
      </w:r>
      <w:r w:rsidR="00271CA8">
        <w:rPr>
          <w:noProof/>
        </w:rPr>
        <w:t>1</w:t>
      </w:r>
      <w:r w:rsidR="00E635DF" w:rsidRPr="008637A9">
        <w:fldChar w:fldCharType="end"/>
      </w:r>
      <w:r w:rsidRPr="008637A9">
        <w:t>. Analisa terhadap perkembangan laba</w:t>
      </w:r>
      <w:bookmarkEnd w:id="77"/>
    </w:p>
    <w:p w14:paraId="2004BCBA" w14:textId="45FE6E53" w:rsidR="006376CE" w:rsidRPr="006376CE" w:rsidRDefault="006376CE" w:rsidP="006376CE">
      <w:pPr>
        <w:ind w:firstLine="720"/>
        <w:jc w:val="both"/>
      </w:pPr>
      <w:r>
        <w:t xml:space="preserve">Selanjutnya dapat kita ketahui dari gambar di bawah, </w:t>
      </w:r>
      <w:r w:rsidRPr="006376CE">
        <w:t>transaksi terbanyak rata-rata terjadi di pertengahan bulan yaitu antara di pekan kedua dan ketiga. Serta transaksi yang rendah rata-rata terjadi di awal dan akhir bulan yaitu di pekan pertama dan keempat. Selain itu dari grafik sebelumnya, dapat diketahui bahwa tidak selalu transaksi dengan jumlah yang banyak diikuti oleh keuntungan yang besar.</w:t>
      </w:r>
    </w:p>
    <w:p w14:paraId="0A72CBBC" w14:textId="77777777" w:rsidR="008637A9" w:rsidRDefault="00BE61B1" w:rsidP="008637A9">
      <w:pPr>
        <w:keepNext/>
        <w:jc w:val="center"/>
      </w:pPr>
      <w:r>
        <w:rPr>
          <w:noProof/>
          <w:lang w:val="en-US"/>
        </w:rPr>
        <w:lastRenderedPageBreak/>
        <w:drawing>
          <wp:inline distT="0" distB="0" distL="0" distR="0" wp14:anchorId="6B7D6314" wp14:editId="0881A475">
            <wp:extent cx="5731510" cy="3225800"/>
            <wp:effectExtent l="19050" t="19050" r="2159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5800"/>
                    </a:xfrm>
                    <a:prstGeom prst="rect">
                      <a:avLst/>
                    </a:prstGeom>
                    <a:ln>
                      <a:solidFill>
                        <a:schemeClr val="tx1"/>
                      </a:solidFill>
                    </a:ln>
                  </pic:spPr>
                </pic:pic>
              </a:graphicData>
            </a:graphic>
          </wp:inline>
        </w:drawing>
      </w:r>
    </w:p>
    <w:p w14:paraId="1AF751E3" w14:textId="7C470383" w:rsidR="004C3A04" w:rsidRPr="008637A9" w:rsidRDefault="008637A9" w:rsidP="00197B23">
      <w:pPr>
        <w:pStyle w:val="Caption"/>
      </w:pPr>
      <w:bookmarkStart w:id="78" w:name="_Toc62653597"/>
      <w:r>
        <w:t>Gambar 2.</w:t>
      </w:r>
      <w:r>
        <w:fldChar w:fldCharType="begin"/>
      </w:r>
      <w:r>
        <w:instrText xml:space="preserve"> SEQ Gambar_2. \* ARABIC </w:instrText>
      </w:r>
      <w:r>
        <w:fldChar w:fldCharType="separate"/>
      </w:r>
      <w:r w:rsidR="00271CA8">
        <w:rPr>
          <w:noProof/>
        </w:rPr>
        <w:t>2</w:t>
      </w:r>
      <w:r>
        <w:fldChar w:fldCharType="end"/>
      </w:r>
      <w:r w:rsidRPr="008637A9">
        <w:t>. Perbandingan banyaknya transaksi dengan keuntungan</w:t>
      </w:r>
      <w:bookmarkEnd w:id="78"/>
    </w:p>
    <w:p w14:paraId="6FCD5679" w14:textId="1D7BDA06" w:rsidR="006376CE" w:rsidRPr="006376CE" w:rsidRDefault="006376CE" w:rsidP="006376CE">
      <w:pPr>
        <w:jc w:val="both"/>
      </w:pPr>
      <w:r>
        <w:tab/>
        <w:t xml:space="preserve">Selanjutnya diketahui dari gambar di bawah ini yaitu </w:t>
      </w:r>
      <w:r w:rsidRPr="006376CE">
        <w:t>banyaknya transaksi dengan jumlah penjualan produk memiliki korelasi yang positif, sehingga semakin banyak transaksi maka jumlah penjualan produk meningkat dan keuntungan yang didapatkan pun lebih besar.</w:t>
      </w:r>
    </w:p>
    <w:p w14:paraId="1E2BC4A0" w14:textId="77777777" w:rsidR="008637A9" w:rsidRDefault="004C3A04" w:rsidP="008637A9">
      <w:pPr>
        <w:keepNext/>
        <w:jc w:val="center"/>
      </w:pPr>
      <w:r>
        <w:rPr>
          <w:noProof/>
          <w:lang w:val="en-US"/>
        </w:rPr>
        <w:drawing>
          <wp:inline distT="0" distB="0" distL="0" distR="0" wp14:anchorId="64DF6C7C" wp14:editId="68B22D5E">
            <wp:extent cx="5731510" cy="3225540"/>
            <wp:effectExtent l="19050" t="19050" r="2159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225540"/>
                    </a:xfrm>
                    <a:prstGeom prst="rect">
                      <a:avLst/>
                    </a:prstGeom>
                    <a:ln>
                      <a:solidFill>
                        <a:schemeClr val="tx1"/>
                      </a:solidFill>
                    </a:ln>
                  </pic:spPr>
                </pic:pic>
              </a:graphicData>
            </a:graphic>
          </wp:inline>
        </w:drawing>
      </w:r>
    </w:p>
    <w:p w14:paraId="5E013602" w14:textId="3DDF1D26" w:rsidR="004C3A04" w:rsidRDefault="008637A9" w:rsidP="00197B23">
      <w:pPr>
        <w:pStyle w:val="Caption"/>
      </w:pPr>
      <w:bookmarkStart w:id="79" w:name="_Toc62653598"/>
      <w:r>
        <w:t>Gambar 2.</w:t>
      </w:r>
      <w:r>
        <w:fldChar w:fldCharType="begin"/>
      </w:r>
      <w:r>
        <w:instrText xml:space="preserve"> SEQ Gambar_2. \* ARABIC </w:instrText>
      </w:r>
      <w:r>
        <w:fldChar w:fldCharType="separate"/>
      </w:r>
      <w:r w:rsidR="00271CA8">
        <w:rPr>
          <w:noProof/>
        </w:rPr>
        <w:t>3</w:t>
      </w:r>
      <w:r>
        <w:fldChar w:fldCharType="end"/>
      </w:r>
      <w:r>
        <w:t xml:space="preserve">. </w:t>
      </w:r>
      <w:r w:rsidRPr="008637A9">
        <w:t>Korelasi antara banyaknya transaksi dengan jumlah penjualan produk</w:t>
      </w:r>
      <w:bookmarkEnd w:id="79"/>
    </w:p>
    <w:p w14:paraId="2F6A244D" w14:textId="10F7E94D" w:rsidR="006376CE" w:rsidRPr="006376CE" w:rsidRDefault="006376CE" w:rsidP="006376CE">
      <w:pPr>
        <w:jc w:val="both"/>
      </w:pPr>
      <w:r>
        <w:tab/>
      </w:r>
      <w:r w:rsidRPr="006376CE">
        <w:t>Terlihat</w:t>
      </w:r>
      <w:r>
        <w:t xml:space="preserve"> juga pada gambar di bawah</w:t>
      </w:r>
      <w:r w:rsidRPr="006376CE">
        <w:t xml:space="preserve"> bahwa produk </w:t>
      </w:r>
      <w:proofErr w:type="spellStart"/>
      <w:r w:rsidRPr="006376CE">
        <w:t>Pashmina</w:t>
      </w:r>
      <w:proofErr w:type="spellEnd"/>
      <w:r w:rsidRPr="006376CE">
        <w:t xml:space="preserve"> Layer </w:t>
      </w:r>
      <w:proofErr w:type="spellStart"/>
      <w:r w:rsidRPr="006376CE">
        <w:t>Chic</w:t>
      </w:r>
      <w:proofErr w:type="spellEnd"/>
      <w:r w:rsidRPr="006376CE">
        <w:t xml:space="preserve"> </w:t>
      </w:r>
      <w:proofErr w:type="spellStart"/>
      <w:r w:rsidRPr="006376CE">
        <w:t>Chain</w:t>
      </w:r>
      <w:proofErr w:type="spellEnd"/>
      <w:r w:rsidRPr="006376CE">
        <w:t xml:space="preserve"> dan </w:t>
      </w:r>
      <w:proofErr w:type="spellStart"/>
      <w:r w:rsidRPr="006376CE">
        <w:t>Inner</w:t>
      </w:r>
      <w:proofErr w:type="spellEnd"/>
      <w:r w:rsidRPr="006376CE">
        <w:t xml:space="preserve"> Clarista memiliki jumlah penjualan produk yang tinggi, tetapi keuntungan tertinggi diraih </w:t>
      </w:r>
      <w:r w:rsidRPr="006376CE">
        <w:lastRenderedPageBreak/>
        <w:t xml:space="preserve">oleh produk </w:t>
      </w:r>
      <w:proofErr w:type="spellStart"/>
      <w:r w:rsidRPr="006376CE">
        <w:t>Pasmina</w:t>
      </w:r>
      <w:proofErr w:type="spellEnd"/>
      <w:r w:rsidRPr="006376CE">
        <w:t xml:space="preserve"> Instan </w:t>
      </w:r>
      <w:proofErr w:type="spellStart"/>
      <w:r w:rsidRPr="006376CE">
        <w:t>Cheerful</w:t>
      </w:r>
      <w:proofErr w:type="spellEnd"/>
      <w:r w:rsidRPr="006376CE">
        <w:t xml:space="preserve"> </w:t>
      </w:r>
      <w:proofErr w:type="spellStart"/>
      <w:r w:rsidRPr="006376CE">
        <w:t>Butterfly</w:t>
      </w:r>
      <w:proofErr w:type="spellEnd"/>
      <w:r w:rsidRPr="006376CE">
        <w:t>. Oleh karena itu, dapat diketahui bahwa jumlah penjualan produk tidak selalu mempengaruhi besarnya keuntungan yang didapat.</w:t>
      </w:r>
    </w:p>
    <w:p w14:paraId="0076D617" w14:textId="77777777" w:rsidR="008637A9" w:rsidRDefault="004C3A04" w:rsidP="008637A9">
      <w:pPr>
        <w:keepNext/>
        <w:jc w:val="center"/>
      </w:pPr>
      <w:r>
        <w:rPr>
          <w:noProof/>
          <w:lang w:val="en-US"/>
        </w:rPr>
        <w:drawing>
          <wp:inline distT="0" distB="0" distL="0" distR="0" wp14:anchorId="0F07892B" wp14:editId="041E0699">
            <wp:extent cx="5731508" cy="3225540"/>
            <wp:effectExtent l="19050" t="19050" r="22225"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08" cy="3225540"/>
                    </a:xfrm>
                    <a:prstGeom prst="rect">
                      <a:avLst/>
                    </a:prstGeom>
                    <a:ln>
                      <a:solidFill>
                        <a:schemeClr val="tx1"/>
                      </a:solidFill>
                    </a:ln>
                  </pic:spPr>
                </pic:pic>
              </a:graphicData>
            </a:graphic>
          </wp:inline>
        </w:drawing>
      </w:r>
    </w:p>
    <w:p w14:paraId="2CCC85AB" w14:textId="24C1631F" w:rsidR="004C3A04" w:rsidRDefault="008637A9" w:rsidP="00197B23">
      <w:pPr>
        <w:pStyle w:val="Caption"/>
      </w:pPr>
      <w:bookmarkStart w:id="80" w:name="_Toc62653599"/>
      <w:r>
        <w:t>Gambar 2.</w:t>
      </w:r>
      <w:r>
        <w:fldChar w:fldCharType="begin"/>
      </w:r>
      <w:r>
        <w:instrText xml:space="preserve"> SEQ Gambar_2. \* ARABIC </w:instrText>
      </w:r>
      <w:r>
        <w:fldChar w:fldCharType="separate"/>
      </w:r>
      <w:r w:rsidR="00271CA8">
        <w:rPr>
          <w:noProof/>
        </w:rPr>
        <w:t>4</w:t>
      </w:r>
      <w:r>
        <w:fldChar w:fldCharType="end"/>
      </w:r>
      <w:r>
        <w:t>.</w:t>
      </w:r>
      <w:r w:rsidRPr="008637A9">
        <w:t xml:space="preserve"> Perbandingan produk dengan keuntungan</w:t>
      </w:r>
      <w:bookmarkEnd w:id="80"/>
    </w:p>
    <w:p w14:paraId="4DE66BC7" w14:textId="151D33FB" w:rsidR="008637A9" w:rsidRPr="006376CE" w:rsidRDefault="006376CE" w:rsidP="006376CE">
      <w:pPr>
        <w:jc w:val="both"/>
      </w:pPr>
      <w:r>
        <w:tab/>
      </w:r>
      <w:r w:rsidRPr="006376CE">
        <w:t xml:space="preserve">Terlihat bahwa produk </w:t>
      </w:r>
      <w:proofErr w:type="spellStart"/>
      <w:r w:rsidRPr="006376CE">
        <w:t>Pashmina</w:t>
      </w:r>
      <w:proofErr w:type="spellEnd"/>
      <w:r w:rsidRPr="006376CE">
        <w:t xml:space="preserve"> Layer </w:t>
      </w:r>
      <w:proofErr w:type="spellStart"/>
      <w:r w:rsidRPr="006376CE">
        <w:t>Chic</w:t>
      </w:r>
      <w:proofErr w:type="spellEnd"/>
      <w:r w:rsidRPr="006376CE">
        <w:t xml:space="preserve"> </w:t>
      </w:r>
      <w:proofErr w:type="spellStart"/>
      <w:r w:rsidRPr="006376CE">
        <w:t>Chain</w:t>
      </w:r>
      <w:proofErr w:type="spellEnd"/>
      <w:r w:rsidRPr="006376CE">
        <w:t xml:space="preserve"> terjual dengan diikuti oleh banyaknya diskon yang diberikan. Sehingga menjadikan jumlah penjualan produk tersebut ikut meningkat. Oleh karena itu, </w:t>
      </w:r>
      <w:r>
        <w:t xml:space="preserve">dari gambar berikut dapat </w:t>
      </w:r>
      <w:r w:rsidRPr="006376CE">
        <w:t>diketahui semakin banyak dan besar diskon yang diberikan dapat meningkatkan transaksi dan jumlah penjualan produk.</w:t>
      </w:r>
    </w:p>
    <w:p w14:paraId="6F8C9BB5" w14:textId="77777777" w:rsidR="008637A9" w:rsidRDefault="004C3A04" w:rsidP="008637A9">
      <w:pPr>
        <w:keepNext/>
        <w:jc w:val="center"/>
      </w:pPr>
      <w:r>
        <w:rPr>
          <w:noProof/>
          <w:lang w:val="en-US"/>
        </w:rPr>
        <w:drawing>
          <wp:inline distT="0" distB="0" distL="0" distR="0" wp14:anchorId="3E58C8FF" wp14:editId="59C866C0">
            <wp:extent cx="5731508" cy="3225539"/>
            <wp:effectExtent l="19050" t="19050" r="22225" b="133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08" cy="3225539"/>
                    </a:xfrm>
                    <a:prstGeom prst="rect">
                      <a:avLst/>
                    </a:prstGeom>
                    <a:ln>
                      <a:solidFill>
                        <a:schemeClr val="tx1"/>
                      </a:solidFill>
                    </a:ln>
                  </pic:spPr>
                </pic:pic>
              </a:graphicData>
            </a:graphic>
          </wp:inline>
        </w:drawing>
      </w:r>
    </w:p>
    <w:p w14:paraId="38DE2C5D" w14:textId="677EFDB5" w:rsidR="004C3A04" w:rsidRPr="008637A9" w:rsidRDefault="008637A9" w:rsidP="00197B23">
      <w:pPr>
        <w:pStyle w:val="Caption"/>
      </w:pPr>
      <w:bookmarkStart w:id="81" w:name="_Toc62653600"/>
      <w:r>
        <w:t>Gambar 2.</w:t>
      </w:r>
      <w:r>
        <w:fldChar w:fldCharType="begin"/>
      </w:r>
      <w:r>
        <w:instrText xml:space="preserve"> SEQ Gambar_2. \* ARABIC </w:instrText>
      </w:r>
      <w:r>
        <w:fldChar w:fldCharType="separate"/>
      </w:r>
      <w:r w:rsidR="00271CA8">
        <w:rPr>
          <w:noProof/>
        </w:rPr>
        <w:t>5</w:t>
      </w:r>
      <w:r>
        <w:fldChar w:fldCharType="end"/>
      </w:r>
      <w:r>
        <w:t xml:space="preserve">. </w:t>
      </w:r>
      <w:r w:rsidRPr="008637A9">
        <w:t>Diskon yang diberikan terhadap produk</w:t>
      </w:r>
      <w:bookmarkEnd w:id="81"/>
    </w:p>
    <w:p w14:paraId="1A52C45A" w14:textId="17CDC168" w:rsidR="006376CE" w:rsidRPr="006376CE" w:rsidRDefault="006376CE" w:rsidP="006376CE">
      <w:pPr>
        <w:ind w:firstLine="720"/>
        <w:jc w:val="both"/>
      </w:pPr>
      <w:r>
        <w:lastRenderedPageBreak/>
        <w:t>Berikutnya d</w:t>
      </w:r>
      <w:r w:rsidRPr="006376CE">
        <w:t xml:space="preserve">apat diketahui </w:t>
      </w:r>
      <w:r>
        <w:t xml:space="preserve">dari gambar berikut </w:t>
      </w:r>
      <w:r w:rsidRPr="006376CE">
        <w:t>bahwa pada masing-masing produk memiliki jumlah agen yang berbeda dan di setiap agen tersebut dapat memberikan diskon terhadap produk yang dijualnya. Sehingga keuntungan yang didapat dari masing-masing agen pun juga ikut berbeda.</w:t>
      </w:r>
    </w:p>
    <w:p w14:paraId="1567F3CA" w14:textId="77777777" w:rsidR="008637A9" w:rsidRDefault="004C3A04" w:rsidP="008637A9">
      <w:pPr>
        <w:keepNext/>
        <w:jc w:val="center"/>
      </w:pPr>
      <w:r>
        <w:rPr>
          <w:noProof/>
          <w:lang w:val="en-US"/>
        </w:rPr>
        <w:drawing>
          <wp:inline distT="0" distB="0" distL="0" distR="0" wp14:anchorId="16F63B02" wp14:editId="1C6DD284">
            <wp:extent cx="5731507" cy="3225539"/>
            <wp:effectExtent l="19050" t="19050" r="22225"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07" cy="3225539"/>
                    </a:xfrm>
                    <a:prstGeom prst="rect">
                      <a:avLst/>
                    </a:prstGeom>
                    <a:ln>
                      <a:solidFill>
                        <a:schemeClr val="tx1"/>
                      </a:solidFill>
                    </a:ln>
                  </pic:spPr>
                </pic:pic>
              </a:graphicData>
            </a:graphic>
          </wp:inline>
        </w:drawing>
      </w:r>
    </w:p>
    <w:p w14:paraId="534AA106" w14:textId="66C8424F" w:rsidR="004C3A04" w:rsidRDefault="008637A9" w:rsidP="00197B23">
      <w:pPr>
        <w:pStyle w:val="Caption"/>
      </w:pPr>
      <w:bookmarkStart w:id="82" w:name="_Toc62653601"/>
      <w:r>
        <w:t>Gambar 2.</w:t>
      </w:r>
      <w:r>
        <w:fldChar w:fldCharType="begin"/>
      </w:r>
      <w:r>
        <w:instrText xml:space="preserve"> SEQ Gambar_2. \* ARABIC </w:instrText>
      </w:r>
      <w:r>
        <w:fldChar w:fldCharType="separate"/>
      </w:r>
      <w:r w:rsidR="00271CA8">
        <w:rPr>
          <w:noProof/>
        </w:rPr>
        <w:t>6</w:t>
      </w:r>
      <w:r>
        <w:fldChar w:fldCharType="end"/>
      </w:r>
      <w:r>
        <w:t>.</w:t>
      </w:r>
      <w:r w:rsidRPr="008637A9">
        <w:t xml:space="preserve"> Transaksi yang dilakukan agen terhadap produk</w:t>
      </w:r>
      <w:bookmarkEnd w:id="82"/>
    </w:p>
    <w:p w14:paraId="3FDD90E6" w14:textId="29B08006" w:rsidR="006376CE" w:rsidRPr="006376CE" w:rsidRDefault="006376CE" w:rsidP="006376CE">
      <w:pPr>
        <w:jc w:val="both"/>
      </w:pPr>
      <w:r>
        <w:tab/>
      </w:r>
      <w:r w:rsidRPr="006376CE">
        <w:t>Terlihat semakin besar diskon yang diberikan akan meningkatkan jumlah penjualan produk, tetapi tidak terlalu berpengaruh terhadap keuntungan. Hal tersebut terlihat karena terdapat juga produk yang memiliki diskon yang tidak terlalu besar akan tetapi memberikan keuntungan yang besar</w:t>
      </w:r>
      <w:r w:rsidR="002F2CE1">
        <w:t>, seperti gambar berikut.</w:t>
      </w:r>
    </w:p>
    <w:p w14:paraId="7A9C8A13" w14:textId="77777777" w:rsidR="008637A9" w:rsidRDefault="004C3A04" w:rsidP="008637A9">
      <w:pPr>
        <w:keepNext/>
        <w:jc w:val="center"/>
      </w:pPr>
      <w:r>
        <w:rPr>
          <w:noProof/>
          <w:lang w:val="en-US"/>
        </w:rPr>
        <w:lastRenderedPageBreak/>
        <w:drawing>
          <wp:inline distT="0" distB="0" distL="0" distR="0" wp14:anchorId="2B26896E" wp14:editId="10D3DA1F">
            <wp:extent cx="5731507" cy="3225538"/>
            <wp:effectExtent l="19050" t="19050" r="22225" b="133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07" cy="3225538"/>
                    </a:xfrm>
                    <a:prstGeom prst="rect">
                      <a:avLst/>
                    </a:prstGeom>
                    <a:ln>
                      <a:solidFill>
                        <a:schemeClr val="tx1"/>
                      </a:solidFill>
                    </a:ln>
                  </pic:spPr>
                </pic:pic>
              </a:graphicData>
            </a:graphic>
          </wp:inline>
        </w:drawing>
      </w:r>
    </w:p>
    <w:p w14:paraId="15FF1E0F" w14:textId="6B685CA6" w:rsidR="004C3A04" w:rsidRDefault="008637A9" w:rsidP="00197B23">
      <w:pPr>
        <w:pStyle w:val="Caption"/>
      </w:pPr>
      <w:bookmarkStart w:id="83" w:name="_Toc62653602"/>
      <w:r>
        <w:t>Gambar 2.</w:t>
      </w:r>
      <w:r>
        <w:fldChar w:fldCharType="begin"/>
      </w:r>
      <w:r>
        <w:instrText xml:space="preserve"> SEQ Gambar_2. \* ARABIC </w:instrText>
      </w:r>
      <w:r>
        <w:fldChar w:fldCharType="separate"/>
      </w:r>
      <w:r w:rsidR="00271CA8">
        <w:rPr>
          <w:noProof/>
        </w:rPr>
        <w:t>7</w:t>
      </w:r>
      <w:r>
        <w:fldChar w:fldCharType="end"/>
      </w:r>
      <w:r>
        <w:t>.</w:t>
      </w:r>
      <w:r w:rsidRPr="008637A9">
        <w:t xml:space="preserve"> Korelasi antara jumlah penjualan produk dengan keuntungan</w:t>
      </w:r>
      <w:bookmarkEnd w:id="83"/>
    </w:p>
    <w:p w14:paraId="497EF720" w14:textId="0A94CB10" w:rsidR="002F2CE1" w:rsidRPr="002F2CE1" w:rsidRDefault="002F2CE1" w:rsidP="002F2CE1">
      <w:pPr>
        <w:jc w:val="both"/>
      </w:pPr>
      <w:r>
        <w:tab/>
        <w:t>Terakhir ada a</w:t>
      </w:r>
      <w:r w:rsidRPr="002F2CE1">
        <w:t xml:space="preserve">nalisa yang didapat </w:t>
      </w:r>
      <w:r>
        <w:t xml:space="preserve">dari gambar di bawah yaitu </w:t>
      </w:r>
      <w:r w:rsidRPr="002F2CE1">
        <w:t>terdapat produk dengan modal yang sedikit akan tetapi dijual dengan harga yang cukup tinggi. Hal ini yang menjadi salah satu kejanggalan, di</w:t>
      </w:r>
      <w:r>
        <w:t xml:space="preserve"> </w:t>
      </w:r>
      <w:r w:rsidRPr="002F2CE1">
        <w:t>mana modal yang dibutuhkan sangat sedikit.</w:t>
      </w:r>
    </w:p>
    <w:p w14:paraId="4F225CA8" w14:textId="77777777" w:rsidR="008637A9" w:rsidRDefault="004C3A04" w:rsidP="008637A9">
      <w:pPr>
        <w:keepNext/>
        <w:jc w:val="center"/>
      </w:pPr>
      <w:r>
        <w:rPr>
          <w:noProof/>
          <w:lang w:val="en-US"/>
        </w:rPr>
        <w:drawing>
          <wp:inline distT="0" distB="0" distL="0" distR="0" wp14:anchorId="46656522" wp14:editId="2AF11456">
            <wp:extent cx="5731505" cy="3225538"/>
            <wp:effectExtent l="19050" t="19050" r="22225" b="133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05" cy="3225538"/>
                    </a:xfrm>
                    <a:prstGeom prst="rect">
                      <a:avLst/>
                    </a:prstGeom>
                    <a:ln>
                      <a:solidFill>
                        <a:schemeClr val="tx1"/>
                      </a:solidFill>
                    </a:ln>
                  </pic:spPr>
                </pic:pic>
              </a:graphicData>
            </a:graphic>
          </wp:inline>
        </w:drawing>
      </w:r>
    </w:p>
    <w:p w14:paraId="7287F53B" w14:textId="407CB5C0" w:rsidR="004C3A04" w:rsidRDefault="008637A9" w:rsidP="00197B23">
      <w:pPr>
        <w:pStyle w:val="Caption"/>
      </w:pPr>
      <w:bookmarkStart w:id="84" w:name="_Toc62653603"/>
      <w:r>
        <w:t>Gambar 2.</w:t>
      </w:r>
      <w:r>
        <w:fldChar w:fldCharType="begin"/>
      </w:r>
      <w:r>
        <w:instrText xml:space="preserve"> SEQ Gambar_2. \* ARABIC </w:instrText>
      </w:r>
      <w:r>
        <w:fldChar w:fldCharType="separate"/>
      </w:r>
      <w:r w:rsidR="00271CA8">
        <w:rPr>
          <w:noProof/>
        </w:rPr>
        <w:t>8</w:t>
      </w:r>
      <w:r>
        <w:fldChar w:fldCharType="end"/>
      </w:r>
      <w:r>
        <w:t>.</w:t>
      </w:r>
      <w:r w:rsidRPr="008637A9">
        <w:t xml:space="preserve"> Korelasi antara modal dengan harga jual eceran</w:t>
      </w:r>
      <w:bookmarkEnd w:id="84"/>
    </w:p>
    <w:p w14:paraId="18CCCF2B" w14:textId="586F5640" w:rsidR="00400296" w:rsidRDefault="001F363B" w:rsidP="006376CE">
      <w:pPr>
        <w:jc w:val="both"/>
      </w:pPr>
      <w:r>
        <w:tab/>
        <w:t xml:space="preserve">Berdasarkan analisa di atas didapatkan hasil </w:t>
      </w:r>
      <w:r w:rsidRPr="001F363B">
        <w:t xml:space="preserve">secara keseluruhan yang dapat  </w:t>
      </w:r>
      <w:r>
        <w:t>di</w:t>
      </w:r>
      <w:r w:rsidRPr="001F363B">
        <w:t xml:space="preserve">simpulkan adalah keuntungan yang didapatkan oleh perusahaan </w:t>
      </w:r>
      <w:proofErr w:type="spellStart"/>
      <w:r w:rsidRPr="001F363B">
        <w:t>Retech</w:t>
      </w:r>
      <w:proofErr w:type="spellEnd"/>
      <w:r w:rsidRPr="001F363B">
        <w:t xml:space="preserve"> dipengaruhi oleh </w:t>
      </w:r>
      <w:r w:rsidRPr="001F363B">
        <w:lastRenderedPageBreak/>
        <w:t>beberapa faktor, yaitu banyaknya transaksi, diskon, dan harga produk, dan yang paling mempengaruhi adalah jumlah kuantitas produk yang terjual.</w:t>
      </w:r>
      <w:r>
        <w:t xml:space="preserve"> </w:t>
      </w:r>
      <w:r w:rsidRPr="001F363B">
        <w:t xml:space="preserve">Dalam upaya untuk mendapatkan keuntungan yang lebih besar, maka perusahaan </w:t>
      </w:r>
      <w:proofErr w:type="spellStart"/>
      <w:r w:rsidRPr="001F363B">
        <w:t>Retech</w:t>
      </w:r>
      <w:proofErr w:type="spellEnd"/>
      <w:r w:rsidRPr="001F363B">
        <w:t xml:space="preserve"> dapat melakukan salah satu pilihan yaitu dengan meningkatkan transaksi dan jumlah penjualan produk. Untuk mencapai hal tersebut, dapat dilakukan dengan mengubah strategi pada produk diantaranya diskon yang diberikan, jumlah agennya, dan menentukan harga jual yang tepat sesuai dengan modal yang dikeluarkan.</w:t>
      </w:r>
    </w:p>
    <w:p w14:paraId="063C6891" w14:textId="77777777" w:rsidR="001F363B" w:rsidRPr="00B96162" w:rsidRDefault="001F363B" w:rsidP="001F363B"/>
    <w:p w14:paraId="552DB916" w14:textId="40B5CCF1" w:rsidR="00B96162" w:rsidRDefault="00B96162" w:rsidP="00B96162">
      <w:pPr>
        <w:pStyle w:val="Heading3"/>
        <w:numPr>
          <w:ilvl w:val="2"/>
          <w:numId w:val="17"/>
        </w:numPr>
      </w:pPr>
      <w:bookmarkStart w:id="85" w:name="_Toc62626093"/>
      <w:r>
        <w:t xml:space="preserve">Data </w:t>
      </w:r>
      <w:r w:rsidR="007D6590">
        <w:t>Angkutan Umum</w:t>
      </w:r>
      <w:r>
        <w:t xml:space="preserve"> Kota Bandung</w:t>
      </w:r>
      <w:bookmarkEnd w:id="85"/>
    </w:p>
    <w:p w14:paraId="00B11602" w14:textId="43F446A6" w:rsidR="00B96162" w:rsidRDefault="004B1CC1" w:rsidP="004B1CC1">
      <w:pPr>
        <w:ind w:firstLine="720"/>
        <w:jc w:val="both"/>
      </w:pPr>
      <w:r w:rsidRPr="004B1CC1">
        <w:t xml:space="preserve">Berikut hasil analisa dari data </w:t>
      </w:r>
      <w:r>
        <w:t xml:space="preserve">angkutan umum kota </w:t>
      </w:r>
      <w:r w:rsidR="0029717A">
        <w:t>B</w:t>
      </w:r>
      <w:r>
        <w:t>andung</w:t>
      </w:r>
      <w:r w:rsidR="0029717A">
        <w:t xml:space="preserve"> yang telah di lakukan </w:t>
      </w:r>
      <w:proofErr w:type="spellStart"/>
      <w:r w:rsidR="0029717A">
        <w:rPr>
          <w:i/>
          <w:iCs/>
        </w:rPr>
        <w:t>cleansing</w:t>
      </w:r>
      <w:proofErr w:type="spellEnd"/>
      <w:r w:rsidR="0029717A">
        <w:rPr>
          <w:i/>
          <w:iCs/>
        </w:rPr>
        <w:t xml:space="preserve"> </w:t>
      </w:r>
      <w:r w:rsidR="0029717A">
        <w:t xml:space="preserve">menggunakan bahasa pemrograman </w:t>
      </w:r>
      <w:proofErr w:type="spellStart"/>
      <w:r w:rsidR="0029717A">
        <w:t>Python</w:t>
      </w:r>
      <w:proofErr w:type="spellEnd"/>
      <w:r w:rsidR="0029717A">
        <w:t xml:space="preserve"> di Google </w:t>
      </w:r>
      <w:proofErr w:type="spellStart"/>
      <w:r w:rsidR="0029717A">
        <w:t>Colab</w:t>
      </w:r>
      <w:proofErr w:type="spellEnd"/>
      <w:r w:rsidR="0029717A">
        <w:t xml:space="preserve"> namun karena datanya bersifat rahasia sehingga tidak dapat ditampilkan.</w:t>
      </w:r>
      <w:r w:rsidRPr="004B1CC1">
        <w:t xml:space="preserve"> </w:t>
      </w:r>
      <w:r w:rsidR="0029717A">
        <w:t>Analisa p</w:t>
      </w:r>
      <w:r w:rsidR="00975818">
        <w:t xml:space="preserve">ertama </w:t>
      </w:r>
      <w:r w:rsidRPr="004B1CC1">
        <w:t xml:space="preserve">terlihat pada gambar di bawah </w:t>
      </w:r>
      <w:r w:rsidR="00946C9B">
        <w:t xml:space="preserve">ini </w:t>
      </w:r>
      <w:r w:rsidR="00946C9B" w:rsidRPr="00946C9B">
        <w:t xml:space="preserve">bahwa jumlah angkutan kota </w:t>
      </w:r>
      <w:r w:rsidR="0029717A">
        <w:t>B</w:t>
      </w:r>
      <w:r w:rsidR="00946C9B" w:rsidRPr="00946C9B">
        <w:t>andung sebanyak 65% merupakan angkutan kota yang aktif beroperasi, dan terdapat 35% merupakan angkutan yang tidak aktif.</w:t>
      </w:r>
    </w:p>
    <w:p w14:paraId="2705BEC9" w14:textId="77777777" w:rsidR="006026E2" w:rsidRDefault="00946C9B" w:rsidP="006026E2">
      <w:pPr>
        <w:keepNext/>
        <w:jc w:val="both"/>
      </w:pPr>
      <w:r>
        <w:rPr>
          <w:noProof/>
          <w:lang w:val="en-US"/>
        </w:rPr>
        <w:drawing>
          <wp:inline distT="0" distB="0" distL="0" distR="0" wp14:anchorId="588AC8E9" wp14:editId="033F4E19">
            <wp:extent cx="5731510" cy="3588385"/>
            <wp:effectExtent l="19050" t="19050" r="21590" b="1206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w="12700">
                      <a:solidFill>
                        <a:schemeClr val="tx1"/>
                      </a:solidFill>
                    </a:ln>
                  </pic:spPr>
                </pic:pic>
              </a:graphicData>
            </a:graphic>
          </wp:inline>
        </w:drawing>
      </w:r>
    </w:p>
    <w:p w14:paraId="61149CA1" w14:textId="48CC9E40" w:rsidR="00946C9B" w:rsidRDefault="006026E2" w:rsidP="00197B23">
      <w:pPr>
        <w:pStyle w:val="Caption"/>
      </w:pPr>
      <w:bookmarkStart w:id="86" w:name="_Toc62653604"/>
      <w:r>
        <w:t>Gambar 2.</w:t>
      </w:r>
      <w:r>
        <w:fldChar w:fldCharType="begin"/>
      </w:r>
      <w:r>
        <w:instrText xml:space="preserve"> SEQ Gambar_2. \* ARABIC </w:instrText>
      </w:r>
      <w:r>
        <w:fldChar w:fldCharType="separate"/>
      </w:r>
      <w:r w:rsidR="00271CA8">
        <w:rPr>
          <w:noProof/>
        </w:rPr>
        <w:t>9</w:t>
      </w:r>
      <w:r>
        <w:fldChar w:fldCharType="end"/>
      </w:r>
      <w:r w:rsidR="00975818">
        <w:t>.</w:t>
      </w:r>
      <w:r>
        <w:t xml:space="preserve"> Jumlah Angkot</w:t>
      </w:r>
      <w:bookmarkEnd w:id="86"/>
    </w:p>
    <w:p w14:paraId="054CA6B0" w14:textId="22E63CAA" w:rsidR="00E72BB1" w:rsidRDefault="00975818" w:rsidP="00975818">
      <w:pPr>
        <w:ind w:firstLine="720"/>
        <w:jc w:val="both"/>
      </w:pPr>
      <w:r>
        <w:t>Kedua, t</w:t>
      </w:r>
      <w:r w:rsidRPr="00975818">
        <w:t xml:space="preserve">erlihat bahwa usia angkutan kota yang terbanyak di kota </w:t>
      </w:r>
      <w:proofErr w:type="spellStart"/>
      <w:r w:rsidRPr="00975818">
        <w:t>bandung</w:t>
      </w:r>
      <w:proofErr w:type="spellEnd"/>
      <w:r w:rsidRPr="00975818">
        <w:t xml:space="preserve"> telah memenuhi syarat dengan jumlah 49%, diikuti angkutan kota yang tidak memenuhi syarat sebanyak 48%, dan jumlah angkutan kota yang wajib pemutihan sebanyak 3%.</w:t>
      </w:r>
    </w:p>
    <w:p w14:paraId="42E32B16" w14:textId="77777777" w:rsidR="00975818" w:rsidRDefault="00975818" w:rsidP="00975818">
      <w:pPr>
        <w:keepNext/>
        <w:jc w:val="both"/>
      </w:pPr>
      <w:r>
        <w:rPr>
          <w:noProof/>
          <w:lang w:val="en-US"/>
        </w:rPr>
        <w:lastRenderedPageBreak/>
        <w:drawing>
          <wp:inline distT="0" distB="0" distL="0" distR="0" wp14:anchorId="751DF62C" wp14:editId="42BFBB01">
            <wp:extent cx="5731510" cy="3628390"/>
            <wp:effectExtent l="19050" t="19050" r="2159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628390"/>
                    </a:xfrm>
                    <a:prstGeom prst="rect">
                      <a:avLst/>
                    </a:prstGeom>
                    <a:noFill/>
                    <a:ln w="12700">
                      <a:solidFill>
                        <a:schemeClr val="tx1"/>
                      </a:solidFill>
                    </a:ln>
                  </pic:spPr>
                </pic:pic>
              </a:graphicData>
            </a:graphic>
          </wp:inline>
        </w:drawing>
      </w:r>
    </w:p>
    <w:p w14:paraId="315EB8BC" w14:textId="7D95FF7D" w:rsidR="00975818" w:rsidRDefault="00975818" w:rsidP="00197B23">
      <w:pPr>
        <w:pStyle w:val="Caption"/>
      </w:pPr>
      <w:bookmarkStart w:id="87" w:name="_Toc62653605"/>
      <w:r>
        <w:t>Gambar 2.</w:t>
      </w:r>
      <w:r>
        <w:fldChar w:fldCharType="begin"/>
      </w:r>
      <w:r>
        <w:instrText xml:space="preserve"> SEQ Gambar_2. \* ARABIC </w:instrText>
      </w:r>
      <w:r>
        <w:fldChar w:fldCharType="separate"/>
      </w:r>
      <w:r w:rsidR="00271CA8">
        <w:rPr>
          <w:noProof/>
        </w:rPr>
        <w:t>10</w:t>
      </w:r>
      <w:r>
        <w:fldChar w:fldCharType="end"/>
      </w:r>
      <w:r>
        <w:t>. Usia Angkot</w:t>
      </w:r>
      <w:bookmarkEnd w:id="87"/>
    </w:p>
    <w:p w14:paraId="6B5B04BE" w14:textId="0F41E572" w:rsidR="00975818" w:rsidRDefault="00975818" w:rsidP="00975818">
      <w:pPr>
        <w:jc w:val="both"/>
      </w:pPr>
      <w:r>
        <w:tab/>
        <w:t>Ketiga, t</w:t>
      </w:r>
      <w:r w:rsidRPr="00975818">
        <w:t xml:space="preserve">erlihat bahwa di kota </w:t>
      </w:r>
      <w:proofErr w:type="spellStart"/>
      <w:r w:rsidRPr="00975818">
        <w:t>bandung</w:t>
      </w:r>
      <w:proofErr w:type="spellEnd"/>
      <w:r w:rsidRPr="00975818">
        <w:t xml:space="preserve"> masih banyak angkutan kota yang belum membayar pajak dengan jumlah 94%, sedangkan yang sudah membayar pajak hanya 6%.</w:t>
      </w:r>
    </w:p>
    <w:p w14:paraId="752158C0" w14:textId="77777777" w:rsidR="00975818" w:rsidRDefault="00975818" w:rsidP="00975818">
      <w:pPr>
        <w:keepNext/>
        <w:jc w:val="both"/>
      </w:pPr>
      <w:r>
        <w:rPr>
          <w:noProof/>
          <w:lang w:val="en-US"/>
        </w:rPr>
        <w:drawing>
          <wp:inline distT="0" distB="0" distL="0" distR="0" wp14:anchorId="1A5DF536" wp14:editId="6247A38F">
            <wp:extent cx="5731510" cy="2996565"/>
            <wp:effectExtent l="19050" t="19050" r="21590" b="133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2996565"/>
                    </a:xfrm>
                    <a:prstGeom prst="rect">
                      <a:avLst/>
                    </a:prstGeom>
                    <a:noFill/>
                    <a:ln w="12700">
                      <a:solidFill>
                        <a:schemeClr val="tx1"/>
                      </a:solidFill>
                    </a:ln>
                  </pic:spPr>
                </pic:pic>
              </a:graphicData>
            </a:graphic>
          </wp:inline>
        </w:drawing>
      </w:r>
    </w:p>
    <w:p w14:paraId="6E0C0666" w14:textId="58137CA9" w:rsidR="00975818" w:rsidRDefault="00975818" w:rsidP="00197B23">
      <w:pPr>
        <w:pStyle w:val="Caption"/>
      </w:pPr>
      <w:bookmarkStart w:id="88" w:name="_Toc62653606"/>
      <w:r>
        <w:t>Gambar 2.</w:t>
      </w:r>
      <w:r>
        <w:fldChar w:fldCharType="begin"/>
      </w:r>
      <w:r>
        <w:instrText xml:space="preserve"> SEQ Gambar_2. \* ARABIC </w:instrText>
      </w:r>
      <w:r>
        <w:fldChar w:fldCharType="separate"/>
      </w:r>
      <w:r w:rsidR="00271CA8">
        <w:rPr>
          <w:noProof/>
        </w:rPr>
        <w:t>11</w:t>
      </w:r>
      <w:r>
        <w:fldChar w:fldCharType="end"/>
      </w:r>
      <w:r>
        <w:t>. Status Pajak</w:t>
      </w:r>
      <w:bookmarkEnd w:id="88"/>
    </w:p>
    <w:p w14:paraId="3E4B4D84" w14:textId="21BDA47D" w:rsidR="00975818" w:rsidRDefault="00975818" w:rsidP="00975818">
      <w:pPr>
        <w:jc w:val="both"/>
      </w:pPr>
      <w:r>
        <w:tab/>
        <w:t>Keempat, t</w:t>
      </w:r>
      <w:r w:rsidRPr="00975818">
        <w:t xml:space="preserve">erlihat bahwa di kota </w:t>
      </w:r>
      <w:proofErr w:type="spellStart"/>
      <w:r w:rsidRPr="00975818">
        <w:t>bandung</w:t>
      </w:r>
      <w:proofErr w:type="spellEnd"/>
      <w:r w:rsidRPr="00975818">
        <w:t xml:space="preserve"> masih banyak angkutan kota yang belum melakukan uji kir dengan jumlah 94%, sedangkan yang sudah melakukan uji kir hanya 6%.</w:t>
      </w:r>
    </w:p>
    <w:p w14:paraId="3223BA76" w14:textId="77777777" w:rsidR="00975818" w:rsidRDefault="00975818" w:rsidP="00975818">
      <w:pPr>
        <w:keepNext/>
        <w:jc w:val="both"/>
      </w:pPr>
      <w:r>
        <w:rPr>
          <w:noProof/>
          <w:lang w:val="en-US"/>
        </w:rPr>
        <w:lastRenderedPageBreak/>
        <w:drawing>
          <wp:inline distT="0" distB="0" distL="0" distR="0" wp14:anchorId="7688600B" wp14:editId="51A5E670">
            <wp:extent cx="5731510" cy="3159760"/>
            <wp:effectExtent l="19050" t="19050" r="21590" b="215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159760"/>
                    </a:xfrm>
                    <a:prstGeom prst="rect">
                      <a:avLst/>
                    </a:prstGeom>
                    <a:noFill/>
                    <a:ln w="12700">
                      <a:solidFill>
                        <a:schemeClr val="tx1"/>
                      </a:solidFill>
                    </a:ln>
                  </pic:spPr>
                </pic:pic>
              </a:graphicData>
            </a:graphic>
          </wp:inline>
        </w:drawing>
      </w:r>
    </w:p>
    <w:p w14:paraId="035C0F41" w14:textId="18F3AF60" w:rsidR="00975818" w:rsidRDefault="00975818" w:rsidP="00197B23">
      <w:pPr>
        <w:pStyle w:val="Caption"/>
      </w:pPr>
      <w:bookmarkStart w:id="89" w:name="_Toc62653607"/>
      <w:r>
        <w:t>Gambar 2.</w:t>
      </w:r>
      <w:r>
        <w:fldChar w:fldCharType="begin"/>
      </w:r>
      <w:r>
        <w:instrText xml:space="preserve"> SEQ Gambar_2. \* ARABIC </w:instrText>
      </w:r>
      <w:r>
        <w:fldChar w:fldCharType="separate"/>
      </w:r>
      <w:r w:rsidR="00271CA8">
        <w:rPr>
          <w:noProof/>
        </w:rPr>
        <w:t>12</w:t>
      </w:r>
      <w:r>
        <w:fldChar w:fldCharType="end"/>
      </w:r>
      <w:r>
        <w:t>. Status Uji Kir</w:t>
      </w:r>
      <w:bookmarkEnd w:id="89"/>
    </w:p>
    <w:p w14:paraId="0BF095FB" w14:textId="1EC81879" w:rsidR="00975818" w:rsidRPr="00975818" w:rsidRDefault="00975818" w:rsidP="00975818">
      <w:pPr>
        <w:jc w:val="both"/>
      </w:pPr>
      <w:r>
        <w:tab/>
        <w:t>Kelima, terlihat bahwa angkutan kota yang memiliki jurusan 01 A merupakan jurusan dengan keadaan angkutan kota yang sudah melakukan pembayaran pajak terbanyak yang diikuti oleh  35 dan 01 B. Namun masih banyak jurusan yang memiliki keadaan angkutan kota yang belum bayar pajak seperti 29, 31, dan 19 B.</w:t>
      </w:r>
    </w:p>
    <w:p w14:paraId="4D1354DB" w14:textId="64E22F91" w:rsidR="00975818" w:rsidRDefault="00975818" w:rsidP="00975818">
      <w:pPr>
        <w:keepNext/>
      </w:pPr>
      <w:r>
        <w:rPr>
          <w:noProof/>
          <w:lang w:val="en-US"/>
        </w:rPr>
        <w:drawing>
          <wp:inline distT="0" distB="0" distL="0" distR="0" wp14:anchorId="7314DD9B" wp14:editId="2C527C30">
            <wp:extent cx="5731510" cy="2943860"/>
            <wp:effectExtent l="19050" t="19050" r="21590" b="279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2943860"/>
                    </a:xfrm>
                    <a:prstGeom prst="rect">
                      <a:avLst/>
                    </a:prstGeom>
                    <a:noFill/>
                    <a:ln w="12700">
                      <a:solidFill>
                        <a:schemeClr val="tx1"/>
                      </a:solidFill>
                    </a:ln>
                  </pic:spPr>
                </pic:pic>
              </a:graphicData>
            </a:graphic>
          </wp:inline>
        </w:drawing>
      </w:r>
    </w:p>
    <w:p w14:paraId="15A9C84F" w14:textId="71CAD273" w:rsidR="00975818" w:rsidRDefault="00975818" w:rsidP="00197B23">
      <w:pPr>
        <w:pStyle w:val="Caption"/>
      </w:pPr>
      <w:bookmarkStart w:id="90" w:name="_Toc62653608"/>
      <w:r>
        <w:t>Gambar 2.</w:t>
      </w:r>
      <w:r>
        <w:fldChar w:fldCharType="begin"/>
      </w:r>
      <w:r>
        <w:instrText xml:space="preserve"> SEQ Gambar_2. \* ARABIC </w:instrText>
      </w:r>
      <w:r>
        <w:fldChar w:fldCharType="separate"/>
      </w:r>
      <w:r w:rsidR="00271CA8">
        <w:rPr>
          <w:noProof/>
        </w:rPr>
        <w:t>13</w:t>
      </w:r>
      <w:r>
        <w:fldChar w:fldCharType="end"/>
      </w:r>
      <w:r>
        <w:t>. Data Angkot Pembayaran Pajak Per Jurusan</w:t>
      </w:r>
      <w:bookmarkEnd w:id="90"/>
    </w:p>
    <w:p w14:paraId="43F51885" w14:textId="2CBA9117" w:rsidR="00975818" w:rsidRDefault="00975818" w:rsidP="00975818"/>
    <w:p w14:paraId="0C5CF2FB" w14:textId="77777777" w:rsidR="00975818" w:rsidRPr="00975818" w:rsidRDefault="00975818" w:rsidP="00975818"/>
    <w:p w14:paraId="21ACCC54" w14:textId="3356691F" w:rsidR="00975818" w:rsidRDefault="00975818" w:rsidP="00975818">
      <w:pPr>
        <w:ind w:firstLine="720"/>
        <w:jc w:val="both"/>
      </w:pPr>
      <w:r>
        <w:lastRenderedPageBreak/>
        <w:t>Keenam, t</w:t>
      </w:r>
      <w:r w:rsidRPr="00975818">
        <w:t>erlihat bahwa angkutan kota yang memiliki jurusan 07 merupakan jurusan dengan keadaan angkutan kota yang sudah melakukan uji kir terbanyak yang diikuti oleh  34 dan 24. Namun masih banyak jurusan yang memiliki keadaan angkutan kota yang belum melakukan uji kir seperti 23, 08, dan 31</w:t>
      </w:r>
      <w:r>
        <w:t>.</w:t>
      </w:r>
    </w:p>
    <w:p w14:paraId="4CA1B34A" w14:textId="77777777" w:rsidR="00975818" w:rsidRDefault="00975818" w:rsidP="00975818">
      <w:pPr>
        <w:keepNext/>
        <w:jc w:val="both"/>
      </w:pPr>
      <w:r>
        <w:rPr>
          <w:noProof/>
          <w:lang w:val="en-US"/>
        </w:rPr>
        <w:drawing>
          <wp:inline distT="0" distB="0" distL="0" distR="0" wp14:anchorId="2D78E439" wp14:editId="3977113B">
            <wp:extent cx="5731510" cy="3050540"/>
            <wp:effectExtent l="19050" t="19050" r="21590" b="165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3050540"/>
                    </a:xfrm>
                    <a:prstGeom prst="rect">
                      <a:avLst/>
                    </a:prstGeom>
                    <a:noFill/>
                    <a:ln w="12700">
                      <a:solidFill>
                        <a:schemeClr val="tx1"/>
                      </a:solidFill>
                    </a:ln>
                  </pic:spPr>
                </pic:pic>
              </a:graphicData>
            </a:graphic>
          </wp:inline>
        </w:drawing>
      </w:r>
    </w:p>
    <w:p w14:paraId="150B94BE" w14:textId="798824E0" w:rsidR="00975818" w:rsidRDefault="00975818" w:rsidP="00197B23">
      <w:pPr>
        <w:pStyle w:val="Caption"/>
      </w:pPr>
      <w:bookmarkStart w:id="91" w:name="_Toc62653609"/>
      <w:r>
        <w:t>Gambar 2.</w:t>
      </w:r>
      <w:r>
        <w:fldChar w:fldCharType="begin"/>
      </w:r>
      <w:r>
        <w:instrText xml:space="preserve"> SEQ Gambar_2. \* ARABIC </w:instrText>
      </w:r>
      <w:r>
        <w:fldChar w:fldCharType="separate"/>
      </w:r>
      <w:r w:rsidR="00271CA8">
        <w:rPr>
          <w:noProof/>
        </w:rPr>
        <w:t>14</w:t>
      </w:r>
      <w:r>
        <w:fldChar w:fldCharType="end"/>
      </w:r>
      <w:r>
        <w:t>. Data Angkot Uji Kir Per Jurusan</w:t>
      </w:r>
      <w:bookmarkEnd w:id="91"/>
    </w:p>
    <w:p w14:paraId="03158D3B" w14:textId="4753A2C6" w:rsidR="00975818" w:rsidRDefault="00743DF0" w:rsidP="00743DF0">
      <w:pPr>
        <w:jc w:val="both"/>
      </w:pPr>
      <w:r>
        <w:tab/>
        <w:t>Ketujuh, t</w:t>
      </w:r>
      <w:r w:rsidRPr="00743DF0">
        <w:t>erlihat bahwa pada pukul 06.00 pagi sampai dengan pukul 10.00 pagi merupakan waktu yang paling banyak memiliki jumlah trip dan jumlah angkutan kota terbanyak. Pada pukul 11.00 pagi sampai dengan pukul 06.00 sore terdapat penurunan jumlah trip dan juga jumlah angkutan kota.</w:t>
      </w:r>
    </w:p>
    <w:p w14:paraId="34F53250" w14:textId="77777777" w:rsidR="00743DF0" w:rsidRDefault="00743DF0" w:rsidP="00743DF0">
      <w:pPr>
        <w:keepNext/>
        <w:jc w:val="both"/>
      </w:pPr>
      <w:r>
        <w:rPr>
          <w:noProof/>
          <w:lang w:val="en-US"/>
        </w:rPr>
        <w:lastRenderedPageBreak/>
        <w:drawing>
          <wp:inline distT="0" distB="0" distL="0" distR="0" wp14:anchorId="63A3AD3F" wp14:editId="54925E88">
            <wp:extent cx="5731510" cy="3260725"/>
            <wp:effectExtent l="19050" t="19050" r="2159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260725"/>
                    </a:xfrm>
                    <a:prstGeom prst="rect">
                      <a:avLst/>
                    </a:prstGeom>
                    <a:noFill/>
                    <a:ln w="12700">
                      <a:solidFill>
                        <a:schemeClr val="tx1"/>
                      </a:solidFill>
                    </a:ln>
                  </pic:spPr>
                </pic:pic>
              </a:graphicData>
            </a:graphic>
          </wp:inline>
        </w:drawing>
      </w:r>
    </w:p>
    <w:p w14:paraId="6E9865D6" w14:textId="1B347805" w:rsidR="00743DF0" w:rsidRDefault="00743DF0" w:rsidP="00197B23">
      <w:pPr>
        <w:pStyle w:val="Caption"/>
      </w:pPr>
      <w:bookmarkStart w:id="92" w:name="_Toc62653610"/>
      <w:r>
        <w:t>Gambar 2.</w:t>
      </w:r>
      <w:r>
        <w:fldChar w:fldCharType="begin"/>
      </w:r>
      <w:r>
        <w:instrText xml:space="preserve"> SEQ Gambar_2. \* ARABIC </w:instrText>
      </w:r>
      <w:r>
        <w:fldChar w:fldCharType="separate"/>
      </w:r>
      <w:r w:rsidR="00271CA8">
        <w:rPr>
          <w:noProof/>
        </w:rPr>
        <w:t>15</w:t>
      </w:r>
      <w:r>
        <w:fldChar w:fldCharType="end"/>
      </w:r>
      <w:r>
        <w:t>. Jam Operasional Angkot</w:t>
      </w:r>
      <w:bookmarkEnd w:id="92"/>
    </w:p>
    <w:p w14:paraId="46DF55AD" w14:textId="708662FD" w:rsidR="00743DF0" w:rsidRDefault="00743DF0" w:rsidP="00743DF0">
      <w:pPr>
        <w:ind w:firstLine="720"/>
        <w:jc w:val="both"/>
      </w:pPr>
      <w:r>
        <w:t>Kedelapan, t</w:t>
      </w:r>
      <w:r w:rsidRPr="00743DF0">
        <w:t>erlihat bahwa Simpang Binong merupakan lokasi survey yang memiliki jumlah trip dan jumlah angkot terbanyak yang beroperasi diikuti oleh Taman Lalu Lintas dan Toserba Jogja Pajajaran. Namun, pada Taman Rumah Mode dan Halte SMPN 43 Bandung memiliki jumlah angkot yang sama namun memiliki jumlah trip yang berbeda.</w:t>
      </w:r>
    </w:p>
    <w:p w14:paraId="0C607D19" w14:textId="77777777" w:rsidR="00743DF0" w:rsidRDefault="00743DF0" w:rsidP="00743DF0">
      <w:pPr>
        <w:keepNext/>
      </w:pPr>
      <w:r>
        <w:rPr>
          <w:noProof/>
          <w:lang w:val="en-US"/>
        </w:rPr>
        <w:drawing>
          <wp:inline distT="0" distB="0" distL="0" distR="0" wp14:anchorId="19081204" wp14:editId="03CDD52D">
            <wp:extent cx="5731510" cy="3072765"/>
            <wp:effectExtent l="19050" t="19050" r="2159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072765"/>
                    </a:xfrm>
                    <a:prstGeom prst="rect">
                      <a:avLst/>
                    </a:prstGeom>
                    <a:noFill/>
                    <a:ln w="12700">
                      <a:solidFill>
                        <a:schemeClr val="tx1"/>
                      </a:solidFill>
                    </a:ln>
                  </pic:spPr>
                </pic:pic>
              </a:graphicData>
            </a:graphic>
          </wp:inline>
        </w:drawing>
      </w:r>
    </w:p>
    <w:p w14:paraId="6E9085D5" w14:textId="735BACE1" w:rsidR="00743DF0" w:rsidRDefault="00743DF0" w:rsidP="00197B23">
      <w:pPr>
        <w:pStyle w:val="Caption"/>
      </w:pPr>
      <w:bookmarkStart w:id="93" w:name="_Toc62653611"/>
      <w:r>
        <w:t>Gambar 2.</w:t>
      </w:r>
      <w:r>
        <w:fldChar w:fldCharType="begin"/>
      </w:r>
      <w:r>
        <w:instrText xml:space="preserve"> SEQ Gambar_2. \* ARABIC </w:instrText>
      </w:r>
      <w:r>
        <w:fldChar w:fldCharType="separate"/>
      </w:r>
      <w:r w:rsidR="00271CA8">
        <w:rPr>
          <w:noProof/>
        </w:rPr>
        <w:t>16</w:t>
      </w:r>
      <w:r>
        <w:fldChar w:fldCharType="end"/>
      </w:r>
      <w:r>
        <w:t>. Jumlah Angkot dan Trip Berdasarkan Lokasi Survey</w:t>
      </w:r>
      <w:bookmarkEnd w:id="93"/>
    </w:p>
    <w:p w14:paraId="07752DE2" w14:textId="356DE3D6" w:rsidR="00743DF0" w:rsidRDefault="00743DF0" w:rsidP="00743DF0"/>
    <w:p w14:paraId="7FAC437E" w14:textId="1962A684" w:rsidR="00743DF0" w:rsidRDefault="00743DF0" w:rsidP="00743DF0">
      <w:pPr>
        <w:jc w:val="both"/>
      </w:pPr>
      <w:r>
        <w:lastRenderedPageBreak/>
        <w:tab/>
        <w:t>Kesembilan, t</w:t>
      </w:r>
      <w:r w:rsidRPr="00743DF0">
        <w:t>erlihat bahwa pagi hari merupakan waktu dengan rata-rata angkot terbanyak di setiap harinya, dan pada tanggal 13 merupakan hari dengan jumlah angkot terbanyak di setiap waktunya.</w:t>
      </w:r>
    </w:p>
    <w:p w14:paraId="6C2131D0" w14:textId="77777777" w:rsidR="00743DF0" w:rsidRDefault="00743DF0" w:rsidP="00743DF0">
      <w:pPr>
        <w:keepNext/>
        <w:jc w:val="both"/>
      </w:pPr>
      <w:r>
        <w:rPr>
          <w:noProof/>
          <w:lang w:val="en-US"/>
        </w:rPr>
        <w:drawing>
          <wp:inline distT="0" distB="0" distL="0" distR="0" wp14:anchorId="3B1844BE" wp14:editId="44552059">
            <wp:extent cx="5731510" cy="3054985"/>
            <wp:effectExtent l="19050" t="19050" r="21590" b="120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3054985"/>
                    </a:xfrm>
                    <a:prstGeom prst="rect">
                      <a:avLst/>
                    </a:prstGeom>
                    <a:noFill/>
                    <a:ln w="12700">
                      <a:solidFill>
                        <a:schemeClr val="tx1"/>
                      </a:solidFill>
                    </a:ln>
                  </pic:spPr>
                </pic:pic>
              </a:graphicData>
            </a:graphic>
          </wp:inline>
        </w:drawing>
      </w:r>
    </w:p>
    <w:p w14:paraId="789ACC33" w14:textId="41C043D8" w:rsidR="00743DF0" w:rsidRDefault="00743DF0" w:rsidP="00197B23">
      <w:pPr>
        <w:pStyle w:val="Caption"/>
      </w:pPr>
      <w:bookmarkStart w:id="94" w:name="_Toc62653612"/>
      <w:r>
        <w:t>Gambar 2.</w:t>
      </w:r>
      <w:r>
        <w:fldChar w:fldCharType="begin"/>
      </w:r>
      <w:r>
        <w:instrText xml:space="preserve"> SEQ Gambar_2. \* ARABIC </w:instrText>
      </w:r>
      <w:r>
        <w:fldChar w:fldCharType="separate"/>
      </w:r>
      <w:r w:rsidR="00271CA8">
        <w:rPr>
          <w:noProof/>
        </w:rPr>
        <w:t>17</w:t>
      </w:r>
      <w:r>
        <w:fldChar w:fldCharType="end"/>
      </w:r>
      <w:r>
        <w:t>. Rata-Rata Harian</w:t>
      </w:r>
      <w:bookmarkEnd w:id="94"/>
    </w:p>
    <w:p w14:paraId="2B9F1314" w14:textId="17388DD2" w:rsidR="00743DF0" w:rsidRDefault="00743DF0" w:rsidP="00743DF0">
      <w:pPr>
        <w:jc w:val="both"/>
      </w:pPr>
      <w:r>
        <w:tab/>
        <w:t>Kesepuluh, t</w:t>
      </w:r>
      <w:r w:rsidRPr="00743DF0">
        <w:t>erlihat bahwa angkot dengan plat nomor D1988BD merupakan angkot yang memiliki jumlah trip terbanyak, namun angkot dengan plat nomor D1985AB memiliki jumlah penumpang lebih banyak dengan jumlah trip yang lebih sedikit.</w:t>
      </w:r>
    </w:p>
    <w:p w14:paraId="04AF6EFA" w14:textId="77777777" w:rsidR="00743DF0" w:rsidRDefault="00743DF0" w:rsidP="00743DF0">
      <w:pPr>
        <w:keepNext/>
        <w:jc w:val="both"/>
      </w:pPr>
      <w:r>
        <w:rPr>
          <w:noProof/>
          <w:lang w:val="en-US"/>
        </w:rPr>
        <w:drawing>
          <wp:inline distT="0" distB="0" distL="0" distR="0" wp14:anchorId="546572F8" wp14:editId="13E18E18">
            <wp:extent cx="5731510" cy="3072130"/>
            <wp:effectExtent l="19050" t="19050" r="21590" b="139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3072130"/>
                    </a:xfrm>
                    <a:prstGeom prst="rect">
                      <a:avLst/>
                    </a:prstGeom>
                    <a:noFill/>
                    <a:ln w="12700">
                      <a:solidFill>
                        <a:schemeClr val="tx1"/>
                      </a:solidFill>
                    </a:ln>
                  </pic:spPr>
                </pic:pic>
              </a:graphicData>
            </a:graphic>
          </wp:inline>
        </w:drawing>
      </w:r>
    </w:p>
    <w:p w14:paraId="6FA57792" w14:textId="1ADDC808" w:rsidR="00743DF0" w:rsidRPr="00743DF0" w:rsidRDefault="00743DF0" w:rsidP="00197B23">
      <w:pPr>
        <w:pStyle w:val="Caption"/>
      </w:pPr>
      <w:bookmarkStart w:id="95" w:name="_Toc62653613"/>
      <w:r>
        <w:t>Gambar 2.</w:t>
      </w:r>
      <w:r>
        <w:fldChar w:fldCharType="begin"/>
      </w:r>
      <w:r>
        <w:instrText xml:space="preserve"> SEQ Gambar_2. \* ARABIC </w:instrText>
      </w:r>
      <w:r>
        <w:fldChar w:fldCharType="separate"/>
      </w:r>
      <w:r w:rsidR="00271CA8">
        <w:rPr>
          <w:noProof/>
        </w:rPr>
        <w:t>18</w:t>
      </w:r>
      <w:r>
        <w:fldChar w:fldCharType="end"/>
      </w:r>
      <w:r>
        <w:t>. Angkot Paling Aktif</w:t>
      </w:r>
      <w:bookmarkEnd w:id="95"/>
    </w:p>
    <w:p w14:paraId="09E784A8" w14:textId="124C85D3" w:rsidR="00975818" w:rsidRDefault="00743DF0" w:rsidP="00743DF0">
      <w:pPr>
        <w:ind w:firstLine="720"/>
        <w:jc w:val="both"/>
      </w:pPr>
      <w:r>
        <w:lastRenderedPageBreak/>
        <w:t xml:space="preserve">Kesebelas, </w:t>
      </w:r>
      <w:r w:rsidRPr="00743DF0">
        <w:t>Terlihat bahwa angkot dengan jurusan 30 merupakan angkot yang memiliki jumlah trip terbanyak diikuti oleh angkot dengan jurusan 02 dan 01 A</w:t>
      </w:r>
      <w:r>
        <w:t>.</w:t>
      </w:r>
    </w:p>
    <w:p w14:paraId="7A42D8FC" w14:textId="77777777" w:rsidR="00743DF0" w:rsidRDefault="00743DF0" w:rsidP="00743DF0">
      <w:pPr>
        <w:keepNext/>
        <w:jc w:val="both"/>
      </w:pPr>
      <w:r>
        <w:rPr>
          <w:noProof/>
          <w:lang w:val="en-US"/>
        </w:rPr>
        <w:drawing>
          <wp:inline distT="0" distB="0" distL="0" distR="0" wp14:anchorId="77CF0E94" wp14:editId="40727FBA">
            <wp:extent cx="5731510" cy="3054350"/>
            <wp:effectExtent l="19050" t="19050" r="21590" b="127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3054350"/>
                    </a:xfrm>
                    <a:prstGeom prst="rect">
                      <a:avLst/>
                    </a:prstGeom>
                    <a:noFill/>
                    <a:ln w="12700">
                      <a:solidFill>
                        <a:schemeClr val="tx1"/>
                      </a:solidFill>
                    </a:ln>
                  </pic:spPr>
                </pic:pic>
              </a:graphicData>
            </a:graphic>
          </wp:inline>
        </w:drawing>
      </w:r>
    </w:p>
    <w:p w14:paraId="1CB6B7BC" w14:textId="74C9A522" w:rsidR="00743DF0" w:rsidRDefault="00743DF0" w:rsidP="00197B23">
      <w:pPr>
        <w:pStyle w:val="Caption"/>
      </w:pPr>
      <w:bookmarkStart w:id="96" w:name="_Toc62653614"/>
      <w:r>
        <w:t>Gambar 2.</w:t>
      </w:r>
      <w:r>
        <w:fldChar w:fldCharType="begin"/>
      </w:r>
      <w:r>
        <w:instrText xml:space="preserve"> SEQ Gambar_2. \* ARABIC </w:instrText>
      </w:r>
      <w:r>
        <w:fldChar w:fldCharType="separate"/>
      </w:r>
      <w:r w:rsidR="00271CA8">
        <w:rPr>
          <w:noProof/>
        </w:rPr>
        <w:t>19</w:t>
      </w:r>
      <w:r>
        <w:fldChar w:fldCharType="end"/>
      </w:r>
      <w:r>
        <w:t>. Jurusan Paling Aktif</w:t>
      </w:r>
      <w:bookmarkEnd w:id="96"/>
    </w:p>
    <w:p w14:paraId="51ADCF5B" w14:textId="075DA407" w:rsidR="00743DF0" w:rsidRDefault="00153FE3" w:rsidP="00153FE3">
      <w:pPr>
        <w:jc w:val="both"/>
      </w:pPr>
      <w:r>
        <w:tab/>
        <w:t>Selanjutnya akan dilanjutkan ke analisa data taksi, t</w:t>
      </w:r>
      <w:r w:rsidRPr="00153FE3">
        <w:t>erlihat bahwa pada pukul 06.00 pagi sampai dengan pukul 10.00 pagi merupakan waktu yang paling banyak memiliki jumlah trip dan jumlah taksi terbanyak. Pada pukul 11.00 pagi sampai dengan pukul 12.00 siang terdapat penurunan jumlah trip dan juga jumlah taksi. Dan pada pukul 01.00 terdapat kenaikan kembali dan mulai mengalami penurunan pada pukul 03.00 sore.</w:t>
      </w:r>
      <w:r>
        <w:t xml:space="preserve"> </w:t>
      </w:r>
    </w:p>
    <w:p w14:paraId="4C8E2B05" w14:textId="77777777" w:rsidR="00153FE3" w:rsidRDefault="00153FE3" w:rsidP="00153FE3">
      <w:pPr>
        <w:keepNext/>
        <w:jc w:val="both"/>
      </w:pPr>
      <w:r>
        <w:rPr>
          <w:noProof/>
          <w:lang w:val="en-US"/>
        </w:rPr>
        <w:lastRenderedPageBreak/>
        <w:drawing>
          <wp:inline distT="0" distB="0" distL="0" distR="0" wp14:anchorId="39304746" wp14:editId="01D65BCE">
            <wp:extent cx="5731510" cy="3162935"/>
            <wp:effectExtent l="19050" t="19050" r="21590" b="184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3162935"/>
                    </a:xfrm>
                    <a:prstGeom prst="rect">
                      <a:avLst/>
                    </a:prstGeom>
                    <a:noFill/>
                    <a:ln w="12700">
                      <a:solidFill>
                        <a:schemeClr val="tx1"/>
                      </a:solidFill>
                    </a:ln>
                  </pic:spPr>
                </pic:pic>
              </a:graphicData>
            </a:graphic>
          </wp:inline>
        </w:drawing>
      </w:r>
    </w:p>
    <w:p w14:paraId="2E6A4303" w14:textId="4F58BBC9" w:rsidR="00153FE3" w:rsidRPr="00743DF0" w:rsidRDefault="00153FE3" w:rsidP="00197B23">
      <w:pPr>
        <w:pStyle w:val="Caption"/>
      </w:pPr>
      <w:bookmarkStart w:id="97" w:name="_Toc62653615"/>
      <w:r>
        <w:t>Gambar 2.</w:t>
      </w:r>
      <w:r>
        <w:fldChar w:fldCharType="begin"/>
      </w:r>
      <w:r>
        <w:instrText xml:space="preserve"> SEQ Gambar_2. \* ARABIC </w:instrText>
      </w:r>
      <w:r>
        <w:fldChar w:fldCharType="separate"/>
      </w:r>
      <w:r w:rsidR="00271CA8">
        <w:rPr>
          <w:noProof/>
        </w:rPr>
        <w:t>20</w:t>
      </w:r>
      <w:r>
        <w:fldChar w:fldCharType="end"/>
      </w:r>
      <w:r>
        <w:t>. Jam Operasional Taksi</w:t>
      </w:r>
      <w:bookmarkEnd w:id="97"/>
    </w:p>
    <w:p w14:paraId="6939E077" w14:textId="0B728EA5" w:rsidR="00743DF0" w:rsidRDefault="00836DA2" w:rsidP="00836DA2">
      <w:pPr>
        <w:ind w:firstLine="720"/>
        <w:jc w:val="both"/>
      </w:pPr>
      <w:r w:rsidRPr="00836DA2">
        <w:t>Terlihat bahwa Toserba Jogja Pajajaran merupakan lokasi survey yang memiliki jumlah trip dan jumlah taksi terbanyak yang beroperasi diikuti oleh Living Plaza Pajajaran dan Simpang Dago. Namun, pada Tegal Lega dan ITC Kebon Kalapa memiliki jumlah taksi dan jumlah trip yang sebanding.</w:t>
      </w:r>
    </w:p>
    <w:p w14:paraId="61E05B37" w14:textId="77777777" w:rsidR="00F93660" w:rsidRDefault="00836DA2" w:rsidP="00F93660">
      <w:pPr>
        <w:keepNext/>
        <w:jc w:val="both"/>
      </w:pPr>
      <w:r>
        <w:rPr>
          <w:noProof/>
          <w:lang w:val="en-US"/>
        </w:rPr>
        <w:drawing>
          <wp:inline distT="0" distB="0" distL="0" distR="0" wp14:anchorId="1BC336AC" wp14:editId="3936EAE6">
            <wp:extent cx="5731510" cy="3053080"/>
            <wp:effectExtent l="19050" t="19050" r="21590" b="139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3053080"/>
                    </a:xfrm>
                    <a:prstGeom prst="rect">
                      <a:avLst/>
                    </a:prstGeom>
                    <a:noFill/>
                    <a:ln w="12700">
                      <a:solidFill>
                        <a:schemeClr val="tx1"/>
                      </a:solidFill>
                    </a:ln>
                  </pic:spPr>
                </pic:pic>
              </a:graphicData>
            </a:graphic>
          </wp:inline>
        </w:drawing>
      </w:r>
    </w:p>
    <w:p w14:paraId="796530A6" w14:textId="175FBD07" w:rsidR="005211B7" w:rsidRDefault="00F93660" w:rsidP="00197B23">
      <w:pPr>
        <w:pStyle w:val="Caption"/>
      </w:pPr>
      <w:bookmarkStart w:id="98" w:name="_Toc62653616"/>
      <w:r>
        <w:t>Gambar 2.</w:t>
      </w:r>
      <w:r>
        <w:fldChar w:fldCharType="begin"/>
      </w:r>
      <w:r>
        <w:instrText xml:space="preserve"> SEQ Gambar_2. \* ARABIC </w:instrText>
      </w:r>
      <w:r>
        <w:fldChar w:fldCharType="separate"/>
      </w:r>
      <w:r w:rsidR="00271CA8">
        <w:rPr>
          <w:noProof/>
        </w:rPr>
        <w:t>21</w:t>
      </w:r>
      <w:r>
        <w:fldChar w:fldCharType="end"/>
      </w:r>
      <w:r>
        <w:t xml:space="preserve"> Jumlah Taksi yang Melewati Titik Survey</w:t>
      </w:r>
      <w:bookmarkEnd w:id="98"/>
    </w:p>
    <w:p w14:paraId="3B8C1728" w14:textId="6A2DF22E" w:rsidR="00975818" w:rsidRDefault="00821E29" w:rsidP="00197B23">
      <w:pPr>
        <w:pStyle w:val="Caption"/>
      </w:pPr>
      <w:r w:rsidRPr="00821E29">
        <w:lastRenderedPageBreak/>
        <w:t>Terlihat bahwa angkot dengan plat nomor D1915EA merupakan taksi yang memiliki jumlah trip terbanyak, dan diikuti taksi dengan plat nomor D19783C dan  D1938EA dengan jumlah trip yang sama.</w:t>
      </w:r>
    </w:p>
    <w:p w14:paraId="10519804" w14:textId="77777777" w:rsidR="008B6C7C" w:rsidRDefault="008B6C7C" w:rsidP="008B6C7C">
      <w:pPr>
        <w:keepNext/>
        <w:jc w:val="both"/>
      </w:pPr>
      <w:r>
        <w:rPr>
          <w:noProof/>
          <w:lang w:val="en-US"/>
        </w:rPr>
        <w:drawing>
          <wp:inline distT="0" distB="0" distL="0" distR="0" wp14:anchorId="23B3E1DD" wp14:editId="4F12FCB9">
            <wp:extent cx="5731510" cy="3035300"/>
            <wp:effectExtent l="19050" t="19050" r="21590" b="127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3035300"/>
                    </a:xfrm>
                    <a:prstGeom prst="rect">
                      <a:avLst/>
                    </a:prstGeom>
                    <a:noFill/>
                    <a:ln w="12700">
                      <a:solidFill>
                        <a:schemeClr val="tx1"/>
                      </a:solidFill>
                    </a:ln>
                  </pic:spPr>
                </pic:pic>
              </a:graphicData>
            </a:graphic>
          </wp:inline>
        </w:drawing>
      </w:r>
    </w:p>
    <w:p w14:paraId="17A85739" w14:textId="373EEF11" w:rsidR="00821E29" w:rsidRDefault="008B6C7C" w:rsidP="00197B23">
      <w:pPr>
        <w:pStyle w:val="Caption"/>
      </w:pPr>
      <w:bookmarkStart w:id="99" w:name="_Toc62653617"/>
      <w:r>
        <w:t>Gambar 2.</w:t>
      </w:r>
      <w:r>
        <w:fldChar w:fldCharType="begin"/>
      </w:r>
      <w:r>
        <w:instrText xml:space="preserve"> SEQ Gambar_2. \* ARABIC </w:instrText>
      </w:r>
      <w:r>
        <w:fldChar w:fldCharType="separate"/>
      </w:r>
      <w:r w:rsidR="00271CA8">
        <w:rPr>
          <w:noProof/>
        </w:rPr>
        <w:t>22</w:t>
      </w:r>
      <w:r>
        <w:fldChar w:fldCharType="end"/>
      </w:r>
      <w:r>
        <w:t>. Taksi Paling Aktif</w:t>
      </w:r>
      <w:bookmarkEnd w:id="99"/>
    </w:p>
    <w:p w14:paraId="7F67099F" w14:textId="38B5A7B4" w:rsidR="008B6C7C" w:rsidRDefault="008B6C7C" w:rsidP="005211B7">
      <w:pPr>
        <w:jc w:val="both"/>
      </w:pPr>
      <w:r>
        <w:tab/>
      </w:r>
      <w:r w:rsidR="005211B7">
        <w:t>Berikutnya analisa data damri, t</w:t>
      </w:r>
      <w:r w:rsidR="005211B7" w:rsidRPr="005211B7">
        <w:t>erlihat bahwa pada pukul 06.00 pagi sampai dengan pukul 10.00 pagi merupakan waktu yang paling banyak memiliki jumlah trip dan jumlah damri terbanyak. Pada pukul 11.00 pagi sampai dengan pukul 12.00 siang terdapat penurunan jumlah trip dan juga jumlah damri. Dan pada pukul 01.00 terdapat kenaikan kembali dan mulai mengalami penurunan pada pukul 03.00 sore.</w:t>
      </w:r>
    </w:p>
    <w:p w14:paraId="64E91F07" w14:textId="77777777" w:rsidR="005211B7" w:rsidRDefault="005211B7" w:rsidP="005211B7">
      <w:pPr>
        <w:keepNext/>
      </w:pPr>
      <w:r>
        <w:rPr>
          <w:noProof/>
          <w:lang w:val="en-US"/>
        </w:rPr>
        <w:lastRenderedPageBreak/>
        <w:drawing>
          <wp:inline distT="0" distB="0" distL="0" distR="0" wp14:anchorId="26398359" wp14:editId="739D8F66">
            <wp:extent cx="5731510" cy="3147695"/>
            <wp:effectExtent l="19050" t="19050" r="21590" b="146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147695"/>
                    </a:xfrm>
                    <a:prstGeom prst="rect">
                      <a:avLst/>
                    </a:prstGeom>
                    <a:noFill/>
                    <a:ln w="12700">
                      <a:solidFill>
                        <a:schemeClr val="tx1"/>
                      </a:solidFill>
                    </a:ln>
                  </pic:spPr>
                </pic:pic>
              </a:graphicData>
            </a:graphic>
          </wp:inline>
        </w:drawing>
      </w:r>
    </w:p>
    <w:p w14:paraId="2B8FF2B7" w14:textId="11BC2612" w:rsidR="005211B7" w:rsidRDefault="005211B7" w:rsidP="00197B23">
      <w:pPr>
        <w:pStyle w:val="Caption"/>
      </w:pPr>
      <w:bookmarkStart w:id="100" w:name="_Toc62653618"/>
      <w:r>
        <w:t>Gambar 2.</w:t>
      </w:r>
      <w:r>
        <w:fldChar w:fldCharType="begin"/>
      </w:r>
      <w:r>
        <w:instrText xml:space="preserve"> SEQ Gambar_2. \* ARABIC </w:instrText>
      </w:r>
      <w:r>
        <w:fldChar w:fldCharType="separate"/>
      </w:r>
      <w:r w:rsidR="00271CA8">
        <w:rPr>
          <w:noProof/>
        </w:rPr>
        <w:t>23</w:t>
      </w:r>
      <w:r>
        <w:fldChar w:fldCharType="end"/>
      </w:r>
      <w:r>
        <w:t>. Jam Operasional Damri</w:t>
      </w:r>
      <w:bookmarkEnd w:id="100"/>
    </w:p>
    <w:p w14:paraId="2A9D5FCA" w14:textId="08FF904B" w:rsidR="005211B7" w:rsidRDefault="005211B7" w:rsidP="005211B7">
      <w:pPr>
        <w:jc w:val="both"/>
      </w:pPr>
      <w:r>
        <w:tab/>
      </w:r>
      <w:r w:rsidRPr="005211B7">
        <w:t>Terlihat bahwa Jalan Cikukang merupakan lokasi survey yang memiliki jumlah trip dan jumlah damri terbanyak yang beroperasi diikuti oleh Living Plaza Pajajaran dan Simpang Dago.</w:t>
      </w:r>
    </w:p>
    <w:p w14:paraId="6630EAEF" w14:textId="77777777" w:rsidR="005211B7" w:rsidRDefault="005211B7" w:rsidP="005211B7">
      <w:pPr>
        <w:keepNext/>
        <w:jc w:val="both"/>
      </w:pPr>
      <w:r>
        <w:rPr>
          <w:noProof/>
          <w:lang w:val="en-US"/>
        </w:rPr>
        <w:drawing>
          <wp:inline distT="0" distB="0" distL="0" distR="0" wp14:anchorId="3D16D396" wp14:editId="79D4994A">
            <wp:extent cx="5731510" cy="3037840"/>
            <wp:effectExtent l="19050" t="19050" r="2159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037840"/>
                    </a:xfrm>
                    <a:prstGeom prst="rect">
                      <a:avLst/>
                    </a:prstGeom>
                    <a:noFill/>
                    <a:ln w="12700">
                      <a:solidFill>
                        <a:schemeClr val="tx1"/>
                      </a:solidFill>
                    </a:ln>
                  </pic:spPr>
                </pic:pic>
              </a:graphicData>
            </a:graphic>
          </wp:inline>
        </w:drawing>
      </w:r>
    </w:p>
    <w:p w14:paraId="4F4F3448" w14:textId="6EB90A86" w:rsidR="005211B7" w:rsidRDefault="005211B7" w:rsidP="00197B23">
      <w:pPr>
        <w:pStyle w:val="Caption"/>
      </w:pPr>
      <w:bookmarkStart w:id="101" w:name="_Toc62653619"/>
      <w:r>
        <w:t>Gambar 2.</w:t>
      </w:r>
      <w:r>
        <w:fldChar w:fldCharType="begin"/>
      </w:r>
      <w:r>
        <w:instrText xml:space="preserve"> SEQ Gambar_2. \* ARABIC </w:instrText>
      </w:r>
      <w:r>
        <w:fldChar w:fldCharType="separate"/>
      </w:r>
      <w:r w:rsidR="00271CA8">
        <w:rPr>
          <w:noProof/>
        </w:rPr>
        <w:t>24</w:t>
      </w:r>
      <w:r>
        <w:fldChar w:fldCharType="end"/>
      </w:r>
      <w:r>
        <w:t>. Jumlah Damri Yang Melewati Titik Survey</w:t>
      </w:r>
      <w:bookmarkEnd w:id="101"/>
    </w:p>
    <w:p w14:paraId="106163C9" w14:textId="4B9E748D" w:rsidR="005211B7" w:rsidRDefault="00A40871" w:rsidP="00A40871">
      <w:pPr>
        <w:ind w:firstLine="720"/>
        <w:jc w:val="both"/>
      </w:pPr>
      <w:r w:rsidRPr="00A40871">
        <w:t>Terlihat bahwa damridengan plat nomor D7932AB merupakan damri yang memiliki jumlah trip terbanyak, dan diikuti damri dengan plat nomor D7609AE dan D7616AP dengan jumlah trip yang sama.</w:t>
      </w:r>
    </w:p>
    <w:p w14:paraId="287AB310" w14:textId="77777777" w:rsidR="00A40871" w:rsidRDefault="00A40871" w:rsidP="00A40871">
      <w:pPr>
        <w:keepNext/>
        <w:jc w:val="both"/>
      </w:pPr>
      <w:r>
        <w:rPr>
          <w:noProof/>
          <w:lang w:val="en-US"/>
        </w:rPr>
        <w:lastRenderedPageBreak/>
        <w:drawing>
          <wp:inline distT="0" distB="0" distL="0" distR="0" wp14:anchorId="4F167461" wp14:editId="65780710">
            <wp:extent cx="5731510" cy="3008630"/>
            <wp:effectExtent l="19050" t="19050" r="21590" b="203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3008630"/>
                    </a:xfrm>
                    <a:prstGeom prst="rect">
                      <a:avLst/>
                    </a:prstGeom>
                    <a:noFill/>
                    <a:ln w="12700">
                      <a:solidFill>
                        <a:schemeClr val="tx1"/>
                      </a:solidFill>
                    </a:ln>
                  </pic:spPr>
                </pic:pic>
              </a:graphicData>
            </a:graphic>
          </wp:inline>
        </w:drawing>
      </w:r>
    </w:p>
    <w:p w14:paraId="18EA17CC" w14:textId="535A9154" w:rsidR="00A40871" w:rsidRDefault="00A40871" w:rsidP="00197B23">
      <w:pPr>
        <w:pStyle w:val="Caption"/>
      </w:pPr>
      <w:bookmarkStart w:id="102" w:name="_Toc62653620"/>
      <w:r>
        <w:t>Gambar 2.</w:t>
      </w:r>
      <w:r>
        <w:fldChar w:fldCharType="begin"/>
      </w:r>
      <w:r>
        <w:instrText xml:space="preserve"> SEQ Gambar_2. \* ARABIC </w:instrText>
      </w:r>
      <w:r>
        <w:fldChar w:fldCharType="separate"/>
      </w:r>
      <w:r w:rsidR="00271CA8">
        <w:rPr>
          <w:noProof/>
        </w:rPr>
        <w:t>25</w:t>
      </w:r>
      <w:r>
        <w:fldChar w:fldCharType="end"/>
      </w:r>
      <w:r>
        <w:t>. Damri Paling Aktif</w:t>
      </w:r>
      <w:bookmarkEnd w:id="102"/>
    </w:p>
    <w:p w14:paraId="1323D0EF" w14:textId="77777777" w:rsidR="00A40871" w:rsidRDefault="00A40871" w:rsidP="00A40871">
      <w:pPr>
        <w:jc w:val="both"/>
      </w:pPr>
      <w:r>
        <w:tab/>
        <w:t xml:space="preserve">Terakhir yaitu menganalisis data bus, </w:t>
      </w:r>
      <w:r w:rsidRPr="00A40871">
        <w:t>Pada pukul 08.00 pagi merupakan jam dengan jumlah dan trip bus terbanyak dan pada pukul 12.00 siang merupakan jam dengan jumlah dan trip bus terkecil.</w:t>
      </w:r>
    </w:p>
    <w:p w14:paraId="5C927EA2" w14:textId="77777777" w:rsidR="00A40871" w:rsidRDefault="00A40871" w:rsidP="00A40871">
      <w:pPr>
        <w:keepNext/>
        <w:jc w:val="both"/>
      </w:pPr>
      <w:r w:rsidRPr="00A40871">
        <w:rPr>
          <w:noProof/>
          <w:lang w:val="en-US"/>
        </w:rPr>
        <w:drawing>
          <wp:inline distT="0" distB="0" distL="0" distR="0" wp14:anchorId="205F7F39" wp14:editId="39639EC3">
            <wp:extent cx="5731510" cy="3100070"/>
            <wp:effectExtent l="19050" t="19050" r="21590" b="241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3100070"/>
                    </a:xfrm>
                    <a:prstGeom prst="rect">
                      <a:avLst/>
                    </a:prstGeom>
                    <a:noFill/>
                    <a:ln w="12700">
                      <a:solidFill>
                        <a:schemeClr val="tx1"/>
                      </a:solidFill>
                    </a:ln>
                  </pic:spPr>
                </pic:pic>
              </a:graphicData>
            </a:graphic>
          </wp:inline>
        </w:drawing>
      </w:r>
    </w:p>
    <w:p w14:paraId="334E1ED8" w14:textId="66BABEF2" w:rsidR="00A40871" w:rsidRDefault="00A40871" w:rsidP="00197B23">
      <w:pPr>
        <w:pStyle w:val="Caption"/>
      </w:pPr>
      <w:bookmarkStart w:id="103" w:name="_Toc62653621"/>
      <w:r>
        <w:t>Gambar 2.</w:t>
      </w:r>
      <w:r>
        <w:fldChar w:fldCharType="begin"/>
      </w:r>
      <w:r>
        <w:instrText xml:space="preserve"> SEQ Gambar_2. \* ARABIC </w:instrText>
      </w:r>
      <w:r>
        <w:fldChar w:fldCharType="separate"/>
      </w:r>
      <w:r w:rsidR="00271CA8">
        <w:rPr>
          <w:noProof/>
        </w:rPr>
        <w:t>26</w:t>
      </w:r>
      <w:r>
        <w:fldChar w:fldCharType="end"/>
      </w:r>
      <w:r>
        <w:t>.Jam Operasional Bus</w:t>
      </w:r>
      <w:bookmarkEnd w:id="103"/>
    </w:p>
    <w:p w14:paraId="0ED2AB63" w14:textId="6EF8C385" w:rsidR="00A40871" w:rsidRDefault="00A40871" w:rsidP="00A40871">
      <w:pPr>
        <w:jc w:val="both"/>
      </w:pPr>
      <w:r>
        <w:tab/>
      </w:r>
      <w:r w:rsidRPr="00A40871">
        <w:t>Terlihat bahwa Jalan Cikukang merupakan lokasi survey yang memiliki jumlah trip dan jumlah bus terbanyak yang beroperasi diikuti oleh Cipaganti dan Taman Suka Jadi</w:t>
      </w:r>
      <w:r>
        <w:t>.</w:t>
      </w:r>
    </w:p>
    <w:p w14:paraId="3012ED25" w14:textId="77777777" w:rsidR="00A40871" w:rsidRDefault="00A40871" w:rsidP="00A40871">
      <w:pPr>
        <w:keepNext/>
        <w:jc w:val="both"/>
      </w:pPr>
      <w:r w:rsidRPr="00A40871">
        <w:rPr>
          <w:noProof/>
          <w:lang w:val="en-US"/>
        </w:rPr>
        <w:lastRenderedPageBreak/>
        <w:drawing>
          <wp:inline distT="0" distB="0" distL="0" distR="0" wp14:anchorId="57E088CF" wp14:editId="7BA8DECA">
            <wp:extent cx="5731510" cy="3091180"/>
            <wp:effectExtent l="19050" t="19050" r="21590" b="139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3091180"/>
                    </a:xfrm>
                    <a:prstGeom prst="rect">
                      <a:avLst/>
                    </a:prstGeom>
                    <a:noFill/>
                    <a:ln w="12700">
                      <a:solidFill>
                        <a:schemeClr val="tx1"/>
                      </a:solidFill>
                    </a:ln>
                  </pic:spPr>
                </pic:pic>
              </a:graphicData>
            </a:graphic>
          </wp:inline>
        </w:drawing>
      </w:r>
    </w:p>
    <w:p w14:paraId="5871B722" w14:textId="36AD9D35" w:rsidR="00A40871" w:rsidRDefault="00A40871" w:rsidP="00197B23">
      <w:pPr>
        <w:pStyle w:val="Caption"/>
      </w:pPr>
      <w:bookmarkStart w:id="104" w:name="_Toc62653622"/>
      <w:r>
        <w:t>Gambar 2.</w:t>
      </w:r>
      <w:r>
        <w:fldChar w:fldCharType="begin"/>
      </w:r>
      <w:r>
        <w:instrText xml:space="preserve"> SEQ Gambar_2. \* ARABIC </w:instrText>
      </w:r>
      <w:r>
        <w:fldChar w:fldCharType="separate"/>
      </w:r>
      <w:r w:rsidR="00271CA8">
        <w:rPr>
          <w:noProof/>
        </w:rPr>
        <w:t>27</w:t>
      </w:r>
      <w:r>
        <w:fldChar w:fldCharType="end"/>
      </w:r>
      <w:r>
        <w:t>. Jumlah Bus Yang Melewati Titik Survey</w:t>
      </w:r>
      <w:bookmarkEnd w:id="104"/>
    </w:p>
    <w:p w14:paraId="71A49C3A" w14:textId="591900D4" w:rsidR="00A40871" w:rsidRDefault="00A40871" w:rsidP="00A40871">
      <w:pPr>
        <w:jc w:val="both"/>
      </w:pPr>
      <w:r>
        <w:tab/>
        <w:t>Terlihat bahwa angkot dengan plat nomor D7602AC dan D7665VA merupakan bus yang memiliki jumlah trip terbanyak, dan diikuti oleh bus yang lainnya dengan jumlah yang sama.</w:t>
      </w:r>
    </w:p>
    <w:p w14:paraId="72493D1C" w14:textId="77777777" w:rsidR="00A40871" w:rsidRDefault="00A40871" w:rsidP="00A40871">
      <w:pPr>
        <w:keepNext/>
        <w:jc w:val="both"/>
      </w:pPr>
      <w:r>
        <w:rPr>
          <w:noProof/>
          <w:lang w:val="en-US"/>
        </w:rPr>
        <w:drawing>
          <wp:inline distT="0" distB="0" distL="0" distR="0" wp14:anchorId="63486EC8" wp14:editId="2D94A25A">
            <wp:extent cx="5731510" cy="3060700"/>
            <wp:effectExtent l="19050" t="19050" r="21590" b="254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3060700"/>
                    </a:xfrm>
                    <a:prstGeom prst="rect">
                      <a:avLst/>
                    </a:prstGeom>
                    <a:noFill/>
                    <a:ln w="12700">
                      <a:solidFill>
                        <a:schemeClr val="tx1"/>
                      </a:solidFill>
                    </a:ln>
                  </pic:spPr>
                </pic:pic>
              </a:graphicData>
            </a:graphic>
          </wp:inline>
        </w:drawing>
      </w:r>
    </w:p>
    <w:p w14:paraId="2F41B2A3" w14:textId="09F06DCE" w:rsidR="00A40871" w:rsidRDefault="00A40871" w:rsidP="00197B23">
      <w:pPr>
        <w:pStyle w:val="Caption"/>
      </w:pPr>
      <w:bookmarkStart w:id="105" w:name="_Toc62653623"/>
      <w:r>
        <w:t>Gambar 2.</w:t>
      </w:r>
      <w:r>
        <w:fldChar w:fldCharType="begin"/>
      </w:r>
      <w:r>
        <w:instrText xml:space="preserve"> SEQ Gambar_2. \* ARABIC </w:instrText>
      </w:r>
      <w:r>
        <w:fldChar w:fldCharType="separate"/>
      </w:r>
      <w:r w:rsidR="00271CA8">
        <w:rPr>
          <w:noProof/>
        </w:rPr>
        <w:t>28</w:t>
      </w:r>
      <w:r>
        <w:fldChar w:fldCharType="end"/>
      </w:r>
      <w:r>
        <w:t>. Bus Paling Aktif</w:t>
      </w:r>
      <w:bookmarkEnd w:id="105"/>
    </w:p>
    <w:p w14:paraId="33B03EB4" w14:textId="77777777" w:rsidR="00D42FA1" w:rsidRDefault="00D42FA1" w:rsidP="00D42FA1">
      <w:pPr>
        <w:ind w:firstLine="720"/>
        <w:jc w:val="both"/>
      </w:pPr>
    </w:p>
    <w:p w14:paraId="5739BBC7" w14:textId="77777777" w:rsidR="00D42FA1" w:rsidRDefault="00D42FA1" w:rsidP="00D42FA1">
      <w:pPr>
        <w:ind w:firstLine="720"/>
        <w:jc w:val="both"/>
      </w:pPr>
    </w:p>
    <w:p w14:paraId="6FCDB566" w14:textId="77777777" w:rsidR="00D42FA1" w:rsidRDefault="00D42FA1" w:rsidP="00D42FA1">
      <w:pPr>
        <w:ind w:firstLine="720"/>
        <w:jc w:val="both"/>
      </w:pPr>
    </w:p>
    <w:p w14:paraId="3DCCC013" w14:textId="6EB9B32A" w:rsidR="00A40871" w:rsidRPr="00D42FA1" w:rsidRDefault="00197B23" w:rsidP="00D42FA1">
      <w:pPr>
        <w:ind w:firstLine="720"/>
        <w:jc w:val="both"/>
      </w:pPr>
      <w:r>
        <w:lastRenderedPageBreak/>
        <w:t>Terakhir mengenai data angkutan umum kota Bandung</w:t>
      </w:r>
      <w:r w:rsidR="00D42FA1">
        <w:t xml:space="preserve"> yaitu mengenai </w:t>
      </w:r>
      <w:r w:rsidR="00D42FA1">
        <w:rPr>
          <w:i/>
          <w:iCs/>
        </w:rPr>
        <w:t xml:space="preserve">dashboard </w:t>
      </w:r>
      <w:r>
        <w:t xml:space="preserve">yang mencakup gabungan dari analisa-analisa sebelumnya </w:t>
      </w:r>
      <w:r w:rsidR="00D42FA1">
        <w:t>diantaranya angkot, taksi, damri, dan bus.</w:t>
      </w:r>
    </w:p>
    <w:p w14:paraId="3677A310" w14:textId="2417FC75" w:rsidR="00A40871" w:rsidRDefault="001C5885" w:rsidP="001C5885">
      <w:r>
        <w:rPr>
          <w:noProof/>
          <w:lang w:val="en-US"/>
        </w:rPr>
        <w:drawing>
          <wp:inline distT="0" distB="0" distL="0" distR="0" wp14:anchorId="0CD68590" wp14:editId="51E28F09">
            <wp:extent cx="5731510" cy="2922905"/>
            <wp:effectExtent l="19050" t="19050" r="2159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2922905"/>
                    </a:xfrm>
                    <a:prstGeom prst="rect">
                      <a:avLst/>
                    </a:prstGeom>
                    <a:noFill/>
                    <a:ln w="12700">
                      <a:solidFill>
                        <a:schemeClr val="tx1"/>
                      </a:solidFill>
                    </a:ln>
                  </pic:spPr>
                </pic:pic>
              </a:graphicData>
            </a:graphic>
          </wp:inline>
        </w:drawing>
      </w:r>
    </w:p>
    <w:p w14:paraId="473CEC05" w14:textId="4EDFE11C" w:rsidR="001C5885" w:rsidRDefault="001C5885" w:rsidP="001C5885">
      <w:r>
        <w:rPr>
          <w:noProof/>
          <w:lang w:val="en-US"/>
        </w:rPr>
        <w:drawing>
          <wp:inline distT="0" distB="0" distL="0" distR="0" wp14:anchorId="248536AE" wp14:editId="7E0D716E">
            <wp:extent cx="5731510" cy="2922905"/>
            <wp:effectExtent l="19050" t="19050" r="2159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2922905"/>
                    </a:xfrm>
                    <a:prstGeom prst="rect">
                      <a:avLst/>
                    </a:prstGeom>
                    <a:noFill/>
                    <a:ln w="12700">
                      <a:solidFill>
                        <a:schemeClr val="tx1"/>
                      </a:solidFill>
                    </a:ln>
                  </pic:spPr>
                </pic:pic>
              </a:graphicData>
            </a:graphic>
          </wp:inline>
        </w:drawing>
      </w:r>
    </w:p>
    <w:p w14:paraId="47B334CD" w14:textId="77777777" w:rsidR="00197B23" w:rsidRDefault="001C5885" w:rsidP="00197B23">
      <w:pPr>
        <w:keepNext/>
      </w:pPr>
      <w:r>
        <w:rPr>
          <w:noProof/>
          <w:lang w:val="en-US"/>
        </w:rPr>
        <w:lastRenderedPageBreak/>
        <w:drawing>
          <wp:inline distT="0" distB="0" distL="0" distR="0" wp14:anchorId="0D37CA92" wp14:editId="65A95276">
            <wp:extent cx="5731510" cy="2922905"/>
            <wp:effectExtent l="19050" t="19050" r="21590"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2922905"/>
                    </a:xfrm>
                    <a:prstGeom prst="rect">
                      <a:avLst/>
                    </a:prstGeom>
                    <a:noFill/>
                    <a:ln w="12700">
                      <a:solidFill>
                        <a:schemeClr val="tx1"/>
                      </a:solidFill>
                    </a:ln>
                  </pic:spPr>
                </pic:pic>
              </a:graphicData>
            </a:graphic>
          </wp:inline>
        </w:drawing>
      </w:r>
    </w:p>
    <w:p w14:paraId="7DCBD931" w14:textId="3D19744D" w:rsidR="001C5885" w:rsidRDefault="00197B23" w:rsidP="00197B23">
      <w:pPr>
        <w:pStyle w:val="Caption"/>
      </w:pPr>
      <w:bookmarkStart w:id="106" w:name="_Toc62653624"/>
      <w:r>
        <w:t>Gambar 2.</w:t>
      </w:r>
      <w:r>
        <w:fldChar w:fldCharType="begin"/>
      </w:r>
      <w:r>
        <w:instrText xml:space="preserve"> SEQ Gambar_2. \* ARABIC </w:instrText>
      </w:r>
      <w:r>
        <w:fldChar w:fldCharType="separate"/>
      </w:r>
      <w:r w:rsidR="00271CA8">
        <w:rPr>
          <w:noProof/>
        </w:rPr>
        <w:t>29</w:t>
      </w:r>
      <w:r>
        <w:fldChar w:fldCharType="end"/>
      </w:r>
      <w:r>
        <w:t xml:space="preserve">. </w:t>
      </w:r>
      <w:r>
        <w:rPr>
          <w:i/>
          <w:iCs w:val="0"/>
        </w:rPr>
        <w:t xml:space="preserve">Dashboard </w:t>
      </w:r>
      <w:r>
        <w:t>Angkot</w:t>
      </w:r>
      <w:bookmarkEnd w:id="106"/>
    </w:p>
    <w:p w14:paraId="5721DB9F" w14:textId="77777777" w:rsidR="00197B23" w:rsidRDefault="00197B23" w:rsidP="00197B23">
      <w:pPr>
        <w:keepNext/>
      </w:pPr>
      <w:r>
        <w:rPr>
          <w:noProof/>
          <w:lang w:val="en-US"/>
        </w:rPr>
        <w:drawing>
          <wp:inline distT="0" distB="0" distL="0" distR="0" wp14:anchorId="5D5C2848" wp14:editId="392695E3">
            <wp:extent cx="5731510" cy="2922905"/>
            <wp:effectExtent l="19050" t="19050" r="21590"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2922905"/>
                    </a:xfrm>
                    <a:prstGeom prst="rect">
                      <a:avLst/>
                    </a:prstGeom>
                    <a:noFill/>
                    <a:ln w="12700">
                      <a:solidFill>
                        <a:schemeClr val="tx1"/>
                      </a:solidFill>
                    </a:ln>
                  </pic:spPr>
                </pic:pic>
              </a:graphicData>
            </a:graphic>
          </wp:inline>
        </w:drawing>
      </w:r>
    </w:p>
    <w:p w14:paraId="7942BB55" w14:textId="25C8C6BA" w:rsidR="00197B23" w:rsidRDefault="00197B23" w:rsidP="00197B23">
      <w:pPr>
        <w:pStyle w:val="Caption"/>
      </w:pPr>
      <w:bookmarkStart w:id="107" w:name="_Toc62653625"/>
      <w:r>
        <w:t>Gambar 2.</w:t>
      </w:r>
      <w:r>
        <w:fldChar w:fldCharType="begin"/>
      </w:r>
      <w:r>
        <w:instrText xml:space="preserve"> SEQ Gambar_2. \* ARABIC </w:instrText>
      </w:r>
      <w:r>
        <w:fldChar w:fldCharType="separate"/>
      </w:r>
      <w:r w:rsidR="00271CA8">
        <w:rPr>
          <w:noProof/>
        </w:rPr>
        <w:t>30</w:t>
      </w:r>
      <w:r>
        <w:fldChar w:fldCharType="end"/>
      </w:r>
      <w:r>
        <w:t xml:space="preserve">. </w:t>
      </w:r>
      <w:r>
        <w:rPr>
          <w:i/>
          <w:iCs w:val="0"/>
        </w:rPr>
        <w:t xml:space="preserve">Dashboard </w:t>
      </w:r>
      <w:r>
        <w:t>Taksi</w:t>
      </w:r>
      <w:bookmarkEnd w:id="107"/>
    </w:p>
    <w:p w14:paraId="37FA54B1" w14:textId="77777777" w:rsidR="00197B23" w:rsidRDefault="00197B23" w:rsidP="00197B23">
      <w:pPr>
        <w:keepNext/>
      </w:pPr>
      <w:r>
        <w:rPr>
          <w:noProof/>
          <w:lang w:val="en-US"/>
        </w:rPr>
        <w:lastRenderedPageBreak/>
        <w:drawing>
          <wp:inline distT="0" distB="0" distL="0" distR="0" wp14:anchorId="6D005FDA" wp14:editId="1C1FEE0F">
            <wp:extent cx="5731510" cy="2922905"/>
            <wp:effectExtent l="19050" t="19050" r="2159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2922905"/>
                    </a:xfrm>
                    <a:prstGeom prst="rect">
                      <a:avLst/>
                    </a:prstGeom>
                    <a:noFill/>
                    <a:ln w="12700">
                      <a:solidFill>
                        <a:schemeClr val="tx1"/>
                      </a:solidFill>
                    </a:ln>
                  </pic:spPr>
                </pic:pic>
              </a:graphicData>
            </a:graphic>
          </wp:inline>
        </w:drawing>
      </w:r>
    </w:p>
    <w:p w14:paraId="69D325BB" w14:textId="51E3BB9C" w:rsidR="00197B23" w:rsidRDefault="00197B23" w:rsidP="00197B23">
      <w:pPr>
        <w:pStyle w:val="Caption"/>
      </w:pPr>
      <w:bookmarkStart w:id="108" w:name="_Toc62653626"/>
      <w:r>
        <w:t>Gambar 2.</w:t>
      </w:r>
      <w:r>
        <w:fldChar w:fldCharType="begin"/>
      </w:r>
      <w:r>
        <w:instrText xml:space="preserve"> SEQ Gambar_2. \* ARABIC </w:instrText>
      </w:r>
      <w:r>
        <w:fldChar w:fldCharType="separate"/>
      </w:r>
      <w:r w:rsidR="00271CA8">
        <w:rPr>
          <w:noProof/>
        </w:rPr>
        <w:t>31</w:t>
      </w:r>
      <w:r>
        <w:fldChar w:fldCharType="end"/>
      </w:r>
      <w:r>
        <w:t xml:space="preserve">. </w:t>
      </w:r>
      <w:r>
        <w:rPr>
          <w:i/>
          <w:iCs w:val="0"/>
        </w:rPr>
        <w:t xml:space="preserve">Dashboard </w:t>
      </w:r>
      <w:r>
        <w:t>Damri</w:t>
      </w:r>
      <w:bookmarkEnd w:id="108"/>
    </w:p>
    <w:p w14:paraId="5FC6024E" w14:textId="77777777" w:rsidR="00197B23" w:rsidRDefault="00197B23" w:rsidP="00197B23">
      <w:pPr>
        <w:keepNext/>
      </w:pPr>
      <w:r>
        <w:rPr>
          <w:noProof/>
          <w:lang w:val="en-US"/>
        </w:rPr>
        <w:drawing>
          <wp:inline distT="0" distB="0" distL="0" distR="0" wp14:anchorId="2BB2FF3C" wp14:editId="4ACFBE04">
            <wp:extent cx="5731510" cy="2922905"/>
            <wp:effectExtent l="19050" t="19050" r="21590" b="107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2922905"/>
                    </a:xfrm>
                    <a:prstGeom prst="rect">
                      <a:avLst/>
                    </a:prstGeom>
                    <a:noFill/>
                    <a:ln w="12700">
                      <a:solidFill>
                        <a:schemeClr val="tx1"/>
                      </a:solidFill>
                    </a:ln>
                  </pic:spPr>
                </pic:pic>
              </a:graphicData>
            </a:graphic>
          </wp:inline>
        </w:drawing>
      </w:r>
    </w:p>
    <w:p w14:paraId="638B7F7C" w14:textId="21241988" w:rsidR="00197B23" w:rsidRDefault="00197B23" w:rsidP="00197B23">
      <w:pPr>
        <w:pStyle w:val="Caption"/>
      </w:pPr>
      <w:bookmarkStart w:id="109" w:name="_Toc62653627"/>
      <w:r>
        <w:t>Gambar 2.</w:t>
      </w:r>
      <w:r>
        <w:fldChar w:fldCharType="begin"/>
      </w:r>
      <w:r>
        <w:instrText xml:space="preserve"> SEQ Gambar_2. \* ARABIC </w:instrText>
      </w:r>
      <w:r>
        <w:fldChar w:fldCharType="separate"/>
      </w:r>
      <w:r w:rsidR="00271CA8">
        <w:rPr>
          <w:noProof/>
        </w:rPr>
        <w:t>32</w:t>
      </w:r>
      <w:r>
        <w:fldChar w:fldCharType="end"/>
      </w:r>
      <w:r>
        <w:t xml:space="preserve">. </w:t>
      </w:r>
      <w:r>
        <w:rPr>
          <w:i/>
          <w:iCs w:val="0"/>
        </w:rPr>
        <w:t xml:space="preserve">Dashboard </w:t>
      </w:r>
      <w:r>
        <w:t>Bus</w:t>
      </w:r>
      <w:bookmarkEnd w:id="109"/>
    </w:p>
    <w:p w14:paraId="4A6160ED" w14:textId="0AEFD6A3" w:rsidR="00197B23" w:rsidRDefault="00197B23" w:rsidP="00197B23"/>
    <w:p w14:paraId="2E09DB18" w14:textId="4B27042E" w:rsidR="003468DF" w:rsidRDefault="003468DF" w:rsidP="00197B23"/>
    <w:p w14:paraId="32D83819" w14:textId="2BECD353" w:rsidR="003468DF" w:rsidRDefault="003468DF" w:rsidP="00197B23"/>
    <w:p w14:paraId="3773F27E" w14:textId="762A8F5B" w:rsidR="003468DF" w:rsidRDefault="003468DF" w:rsidP="00197B23"/>
    <w:p w14:paraId="59CA901E" w14:textId="4B07A4B1" w:rsidR="003468DF" w:rsidRDefault="003468DF" w:rsidP="00197B23"/>
    <w:p w14:paraId="7F45F350" w14:textId="39943C2C" w:rsidR="003468DF" w:rsidRDefault="003468DF" w:rsidP="00197B23"/>
    <w:p w14:paraId="06D5446C" w14:textId="3EAE8DF2" w:rsidR="003468DF" w:rsidRDefault="003468DF" w:rsidP="00197B23"/>
    <w:p w14:paraId="5ABEFF0C" w14:textId="77777777" w:rsidR="003468DF" w:rsidRDefault="003468DF" w:rsidP="003468DF">
      <w:pPr>
        <w:keepNext/>
        <w:jc w:val="center"/>
      </w:pPr>
      <w:r>
        <w:rPr>
          <w:noProof/>
          <w:lang w:val="en-US"/>
        </w:rPr>
        <w:lastRenderedPageBreak/>
        <w:drawing>
          <wp:inline distT="0" distB="0" distL="0" distR="0" wp14:anchorId="09AEF0A1" wp14:editId="435C0716">
            <wp:extent cx="3028211" cy="8524875"/>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035928" cy="8546601"/>
                    </a:xfrm>
                    <a:prstGeom prst="rect">
                      <a:avLst/>
                    </a:prstGeom>
                    <a:noFill/>
                    <a:ln>
                      <a:noFill/>
                    </a:ln>
                  </pic:spPr>
                </pic:pic>
              </a:graphicData>
            </a:graphic>
          </wp:inline>
        </w:drawing>
      </w:r>
    </w:p>
    <w:p w14:paraId="1D5382AE" w14:textId="2572A628" w:rsidR="00975818" w:rsidRDefault="003468DF" w:rsidP="00693285">
      <w:pPr>
        <w:pStyle w:val="Caption"/>
      </w:pPr>
      <w:bookmarkStart w:id="110" w:name="_Toc62653628"/>
      <w:r>
        <w:t>Gambar 2.</w:t>
      </w:r>
      <w:r>
        <w:fldChar w:fldCharType="begin"/>
      </w:r>
      <w:r>
        <w:instrText xml:space="preserve"> SEQ Gambar_2. \* ARABIC </w:instrText>
      </w:r>
      <w:r>
        <w:fldChar w:fldCharType="separate"/>
      </w:r>
      <w:r w:rsidR="00271CA8">
        <w:rPr>
          <w:noProof/>
        </w:rPr>
        <w:t>33</w:t>
      </w:r>
      <w:r>
        <w:fldChar w:fldCharType="end"/>
      </w:r>
      <w:r w:rsidR="00693285">
        <w:t xml:space="preserve">. </w:t>
      </w:r>
      <w:r w:rsidR="00693285">
        <w:rPr>
          <w:i/>
          <w:iCs w:val="0"/>
        </w:rPr>
        <w:t xml:space="preserve">Dashboard </w:t>
      </w:r>
      <w:r w:rsidR="00693285">
        <w:t>Angkot Data SQL</w:t>
      </w:r>
      <w:bookmarkEnd w:id="110"/>
      <w:r w:rsidR="00975818">
        <w:br w:type="page"/>
      </w:r>
    </w:p>
    <w:p w14:paraId="6B4982F6" w14:textId="6A3E184F" w:rsidR="00EC1521" w:rsidRDefault="00EC1521" w:rsidP="00175A7B">
      <w:pPr>
        <w:pStyle w:val="Heading1"/>
        <w:jc w:val="center"/>
      </w:pPr>
      <w:bookmarkStart w:id="111" w:name="_Toc62626094"/>
      <w:r>
        <w:lastRenderedPageBreak/>
        <w:t xml:space="preserve">BAB III </w:t>
      </w:r>
      <w:r>
        <w:br/>
        <w:t>PENUTUP</w:t>
      </w:r>
      <w:bookmarkEnd w:id="111"/>
    </w:p>
    <w:p w14:paraId="7E31F5C6" w14:textId="77777777" w:rsidR="00EC1521" w:rsidRDefault="00EC1521" w:rsidP="00175A7B"/>
    <w:p w14:paraId="221C6D98" w14:textId="77777777" w:rsidR="00175A7B" w:rsidRPr="00175A7B" w:rsidRDefault="00175A7B" w:rsidP="00175A7B">
      <w:pPr>
        <w:pStyle w:val="ListParagraph"/>
        <w:keepNext/>
        <w:keepLines/>
        <w:numPr>
          <w:ilvl w:val="0"/>
          <w:numId w:val="17"/>
        </w:numPr>
        <w:contextualSpacing w:val="0"/>
        <w:outlineLvl w:val="1"/>
        <w:rPr>
          <w:rFonts w:eastAsiaTheme="majorEastAsia" w:cstheme="majorBidi"/>
          <w:b/>
          <w:bCs/>
          <w:vanish/>
          <w:szCs w:val="26"/>
        </w:rPr>
      </w:pPr>
      <w:bookmarkStart w:id="112" w:name="_Toc59363532"/>
      <w:bookmarkStart w:id="113" w:name="_Toc59369991"/>
      <w:bookmarkStart w:id="114" w:name="_Toc59370044"/>
      <w:bookmarkStart w:id="115" w:name="_Toc59370135"/>
      <w:bookmarkStart w:id="116" w:name="_Toc62626095"/>
      <w:bookmarkEnd w:id="112"/>
      <w:bookmarkEnd w:id="113"/>
      <w:bookmarkEnd w:id="114"/>
      <w:bookmarkEnd w:id="115"/>
      <w:bookmarkEnd w:id="116"/>
    </w:p>
    <w:p w14:paraId="0322F103" w14:textId="2FCE7C4B" w:rsidR="00175A7B" w:rsidRDefault="00175A7B" w:rsidP="00175A7B">
      <w:pPr>
        <w:pStyle w:val="Heading2"/>
        <w:numPr>
          <w:ilvl w:val="1"/>
          <w:numId w:val="17"/>
        </w:numPr>
        <w:ind w:left="709" w:hanging="709"/>
        <w:rPr>
          <w:b w:val="0"/>
          <w:bCs/>
        </w:rPr>
      </w:pPr>
      <w:bookmarkStart w:id="117" w:name="_Toc62626096"/>
      <w:r>
        <w:rPr>
          <w:bCs/>
        </w:rPr>
        <w:t>Kesimpulan</w:t>
      </w:r>
      <w:bookmarkEnd w:id="117"/>
    </w:p>
    <w:p w14:paraId="1F83251C" w14:textId="71927E03" w:rsidR="00175A7B" w:rsidRPr="00BB35ED" w:rsidRDefault="00BB35ED" w:rsidP="00BB35ED">
      <w:pPr>
        <w:ind w:firstLine="709"/>
        <w:jc w:val="both"/>
      </w:pPr>
      <w:r>
        <w:t xml:space="preserve">Pelaksanaan praktik kerja lapangan di PT Absolut Data Indonesia </w:t>
      </w:r>
      <w:r>
        <w:rPr>
          <w:i/>
          <w:iCs/>
        </w:rPr>
        <w:t xml:space="preserve">alhamdulillah </w:t>
      </w:r>
      <w:r>
        <w:t xml:space="preserve">berjalan dengan lancar. Hasil yang didapatkan dari analisa data transaksi produk di instansi Retech dan data </w:t>
      </w:r>
      <w:r w:rsidR="007D6590">
        <w:t>angkutan umum</w:t>
      </w:r>
      <w:r>
        <w:t xml:space="preserve"> kota </w:t>
      </w:r>
      <w:r w:rsidR="002E4FA4">
        <w:t>B</w:t>
      </w:r>
      <w:r>
        <w:t xml:space="preserve">andung, berupa informasi yang </w:t>
      </w:r>
      <w:r>
        <w:rPr>
          <w:i/>
          <w:iCs/>
        </w:rPr>
        <w:t xml:space="preserve">insyaallah </w:t>
      </w:r>
      <w:r>
        <w:t>bermanfaat bagi pihak terkait. Pada analisa data transaksi produk di instansi Retech, didapatkan</w:t>
      </w:r>
      <w:r w:rsidR="002E4FA4">
        <w:t xml:space="preserve"> informasi terkait perkembangan laba, komparasi antar atribut, korelasi yang terjadi antar atribut, dan sebab naik atau turunnya transaksi. Analisa selanjutnya yaitu terkait data </w:t>
      </w:r>
      <w:r w:rsidR="007D6590">
        <w:t>angkutan umum</w:t>
      </w:r>
      <w:r w:rsidR="002E4FA4">
        <w:t xml:space="preserve"> kota Bandung, didapatkan informasi</w:t>
      </w:r>
      <w:r w:rsidR="001902A5">
        <w:t xml:space="preserve"> berup</w:t>
      </w:r>
      <w:r w:rsidR="0029717A">
        <w:t xml:space="preserve">a analisa data angkot, taksi, damri, dan bus yang nantinya </w:t>
      </w:r>
      <w:r w:rsidR="0029717A">
        <w:rPr>
          <w:i/>
          <w:iCs/>
        </w:rPr>
        <w:t xml:space="preserve">InsyaAllah </w:t>
      </w:r>
      <w:r w:rsidR="0029717A">
        <w:t xml:space="preserve">akan digunakan oleh pemerintah kota Bandung untuk dijadikan </w:t>
      </w:r>
      <w:r w:rsidR="0029717A">
        <w:rPr>
          <w:i/>
          <w:iCs/>
        </w:rPr>
        <w:t xml:space="preserve">model </w:t>
      </w:r>
      <w:r w:rsidR="0029717A">
        <w:t>dalam membuat sebuah kebijakan terkait analisa yang telah diberikan</w:t>
      </w:r>
      <w:r w:rsidR="002E4FA4">
        <w:t>.</w:t>
      </w:r>
    </w:p>
    <w:p w14:paraId="21898233" w14:textId="77777777" w:rsidR="00175A7B" w:rsidRPr="00175A7B" w:rsidRDefault="00175A7B" w:rsidP="00175A7B"/>
    <w:p w14:paraId="5DAEA809" w14:textId="08C383BF" w:rsidR="00EC1521" w:rsidRDefault="00175A7B" w:rsidP="00175A7B">
      <w:pPr>
        <w:pStyle w:val="Heading2"/>
        <w:numPr>
          <w:ilvl w:val="1"/>
          <w:numId w:val="17"/>
        </w:numPr>
        <w:ind w:left="709" w:hanging="709"/>
        <w:rPr>
          <w:b w:val="0"/>
          <w:bCs/>
        </w:rPr>
      </w:pPr>
      <w:bookmarkStart w:id="118" w:name="_Toc62626097"/>
      <w:r>
        <w:rPr>
          <w:bCs/>
        </w:rPr>
        <w:t>Saran</w:t>
      </w:r>
      <w:bookmarkEnd w:id="118"/>
    </w:p>
    <w:p w14:paraId="0B1AE8E1" w14:textId="69BC002D" w:rsidR="00371FF7" w:rsidRPr="00FB5D9E" w:rsidRDefault="00F171F6" w:rsidP="00FB5D9E">
      <w:pPr>
        <w:ind w:firstLine="709"/>
        <w:jc w:val="both"/>
      </w:pPr>
      <w:r>
        <w:t xml:space="preserve">Penulis menyadari bahwa masih banyak kekurangan yang perlu diperbaiki </w:t>
      </w:r>
      <w:r w:rsidR="00C34304">
        <w:t>mulai dari sisi penulisan, pelaksanaan praktik kerja lapangan, dan kurangnya ilmu terkait analisis data. Dalam melakukan analisa data</w:t>
      </w:r>
      <w:r w:rsidR="00245336">
        <w:t>,</w:t>
      </w:r>
      <w:r w:rsidR="00C34304">
        <w:t xml:space="preserve"> tidak hanya </w:t>
      </w:r>
      <w:r w:rsidR="00245336">
        <w:t xml:space="preserve">kemampuan teknis yang diperlukan melainkan kemampuan matematis. Kemampuan matematis ini yang belum dimaksimalkan oleh penulis, sehingga ketika </w:t>
      </w:r>
      <w:r w:rsidR="00BB35ED">
        <w:t>ada analisa yang membutuhkan kemampuan tersebut maka hasilnya kurang maksimal</w:t>
      </w:r>
      <w:r w:rsidR="00245336">
        <w:t>.</w:t>
      </w:r>
      <w:r w:rsidR="00BB35ED">
        <w:t xml:space="preserve"> Oleh karena itu, penulis berharap dapat belajar lebih banyak lagi mengenai analisa sebuah data dan tidak hanya mengandalkan kemampuan teknis, akan tetapi juga membutuhkan kemampuan pendukung lainnya.</w:t>
      </w:r>
      <w:r w:rsidR="00FB5D9E">
        <w:t xml:space="preserve"> </w:t>
      </w:r>
    </w:p>
    <w:p w14:paraId="33269C5E" w14:textId="5FB57E01" w:rsidR="00EC1521" w:rsidRDefault="00EC1521" w:rsidP="003766FC">
      <w:r>
        <w:br w:type="page"/>
      </w:r>
    </w:p>
    <w:p w14:paraId="50AFDF3A" w14:textId="714F35E2" w:rsidR="003766FC" w:rsidRPr="003766FC" w:rsidRDefault="00EC1521" w:rsidP="00EC1521">
      <w:pPr>
        <w:pStyle w:val="Heading1"/>
        <w:jc w:val="center"/>
      </w:pPr>
      <w:bookmarkStart w:id="119" w:name="_Toc62626098"/>
      <w:r>
        <w:lastRenderedPageBreak/>
        <w:t>DAFTAR PUSTAKA</w:t>
      </w:r>
      <w:bookmarkEnd w:id="119"/>
    </w:p>
    <w:p w14:paraId="6C070663" w14:textId="7CE21CEB" w:rsidR="008F720F" w:rsidRDefault="008F720F" w:rsidP="00E71210">
      <w:pPr>
        <w:spacing w:line="480" w:lineRule="auto"/>
        <w:jc w:val="both"/>
        <w:rPr>
          <w:color w:val="FF0000"/>
        </w:rPr>
      </w:pPr>
    </w:p>
    <w:p w14:paraId="5E7B9744" w14:textId="449DB21C" w:rsidR="00CB25ED" w:rsidRPr="00CB25ED" w:rsidRDefault="0052788C" w:rsidP="00CB25ED">
      <w:pPr>
        <w:widowControl w:val="0"/>
        <w:autoSpaceDE w:val="0"/>
        <w:autoSpaceDN w:val="0"/>
        <w:adjustRightInd w:val="0"/>
        <w:spacing w:line="480" w:lineRule="auto"/>
        <w:ind w:left="480" w:hanging="480"/>
        <w:rPr>
          <w:rFonts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CB25ED" w:rsidRPr="00CB25ED">
        <w:rPr>
          <w:rFonts w:cs="Times New Roman"/>
          <w:i/>
          <w:iCs/>
          <w:noProof/>
          <w:szCs w:val="24"/>
        </w:rPr>
        <w:t>Absolut Data Indonesia</w:t>
      </w:r>
      <w:r w:rsidR="00CB25ED" w:rsidRPr="00CB25ED">
        <w:rPr>
          <w:rFonts w:cs="Times New Roman"/>
          <w:noProof/>
          <w:szCs w:val="24"/>
        </w:rPr>
        <w:t>. (2019). https://www.absolutdata.id/</w:t>
      </w:r>
    </w:p>
    <w:p w14:paraId="4666ECF6" w14:textId="77777777" w:rsidR="00CB25ED" w:rsidRPr="00CB25ED" w:rsidRDefault="00CB25ED" w:rsidP="00CB25ED">
      <w:pPr>
        <w:widowControl w:val="0"/>
        <w:autoSpaceDE w:val="0"/>
        <w:autoSpaceDN w:val="0"/>
        <w:adjustRightInd w:val="0"/>
        <w:spacing w:line="480" w:lineRule="auto"/>
        <w:ind w:left="480" w:hanging="480"/>
        <w:rPr>
          <w:rFonts w:cs="Times New Roman"/>
          <w:noProof/>
          <w:szCs w:val="24"/>
        </w:rPr>
      </w:pPr>
      <w:r w:rsidRPr="00CB25ED">
        <w:rPr>
          <w:rFonts w:cs="Times New Roman"/>
          <w:noProof/>
          <w:szCs w:val="24"/>
        </w:rPr>
        <w:t xml:space="preserve">Andalia, F., &amp; Setiawan, E. B. (2015). PENGEMBANGAN SISTEM INFORMASI PENGOLAHAN DATA PENCARI KERJA PADA DINAS SOSIAL DAN TENAGA KERJA KOTA PADANG. </w:t>
      </w:r>
      <w:r w:rsidRPr="00CB25ED">
        <w:rPr>
          <w:rFonts w:cs="Times New Roman"/>
          <w:i/>
          <w:iCs/>
          <w:noProof/>
          <w:szCs w:val="24"/>
        </w:rPr>
        <w:t>Jurnal Ilmiah Komputer Dan Informatika (KOMPUTA)</w:t>
      </w:r>
      <w:r w:rsidRPr="00CB25ED">
        <w:rPr>
          <w:rFonts w:cs="Times New Roman"/>
          <w:noProof/>
          <w:szCs w:val="24"/>
        </w:rPr>
        <w:t xml:space="preserve">, </w:t>
      </w:r>
      <w:r w:rsidRPr="00CB25ED">
        <w:rPr>
          <w:rFonts w:cs="Times New Roman"/>
          <w:i/>
          <w:iCs/>
          <w:noProof/>
          <w:szCs w:val="24"/>
        </w:rPr>
        <w:t>4</w:t>
      </w:r>
      <w:r w:rsidRPr="00CB25ED">
        <w:rPr>
          <w:rFonts w:cs="Times New Roman"/>
          <w:noProof/>
          <w:szCs w:val="24"/>
        </w:rPr>
        <w:t>(2), 93–97.</w:t>
      </w:r>
    </w:p>
    <w:p w14:paraId="759D6A5D" w14:textId="77777777" w:rsidR="00CB25ED" w:rsidRPr="00CB25ED" w:rsidRDefault="00CB25ED" w:rsidP="00CB25ED">
      <w:pPr>
        <w:widowControl w:val="0"/>
        <w:autoSpaceDE w:val="0"/>
        <w:autoSpaceDN w:val="0"/>
        <w:adjustRightInd w:val="0"/>
        <w:spacing w:line="480" w:lineRule="auto"/>
        <w:ind w:left="480" w:hanging="480"/>
        <w:rPr>
          <w:rFonts w:cs="Times New Roman"/>
          <w:noProof/>
          <w:szCs w:val="24"/>
        </w:rPr>
      </w:pPr>
      <w:r w:rsidRPr="00CB25ED">
        <w:rPr>
          <w:rFonts w:cs="Times New Roman"/>
          <w:i/>
          <w:iCs/>
          <w:noProof/>
          <w:szCs w:val="24"/>
        </w:rPr>
        <w:t>Google Colab</w:t>
      </w:r>
      <w:r w:rsidRPr="00CB25ED">
        <w:rPr>
          <w:rFonts w:cs="Times New Roman"/>
          <w:noProof/>
          <w:szCs w:val="24"/>
        </w:rPr>
        <w:t>. (2020). https://colab.research.google.com</w:t>
      </w:r>
    </w:p>
    <w:p w14:paraId="33065930" w14:textId="77777777" w:rsidR="00CB25ED" w:rsidRPr="00CB25ED" w:rsidRDefault="00CB25ED" w:rsidP="00CB25ED">
      <w:pPr>
        <w:widowControl w:val="0"/>
        <w:autoSpaceDE w:val="0"/>
        <w:autoSpaceDN w:val="0"/>
        <w:adjustRightInd w:val="0"/>
        <w:spacing w:line="480" w:lineRule="auto"/>
        <w:ind w:left="480" w:hanging="480"/>
        <w:rPr>
          <w:rFonts w:cs="Times New Roman"/>
          <w:noProof/>
          <w:szCs w:val="24"/>
        </w:rPr>
      </w:pPr>
      <w:r w:rsidRPr="00CB25ED">
        <w:rPr>
          <w:rFonts w:cs="Times New Roman"/>
          <w:i/>
          <w:iCs/>
          <w:noProof/>
          <w:szCs w:val="24"/>
        </w:rPr>
        <w:t>Google Drive</w:t>
      </w:r>
      <w:r w:rsidRPr="00CB25ED">
        <w:rPr>
          <w:rFonts w:cs="Times New Roman"/>
          <w:noProof/>
          <w:szCs w:val="24"/>
        </w:rPr>
        <w:t>. (2020). https://www.google.co.id/drive/</w:t>
      </w:r>
    </w:p>
    <w:p w14:paraId="15985364" w14:textId="77777777" w:rsidR="00CB25ED" w:rsidRPr="00CB25ED" w:rsidRDefault="00CB25ED" w:rsidP="00CB25ED">
      <w:pPr>
        <w:widowControl w:val="0"/>
        <w:autoSpaceDE w:val="0"/>
        <w:autoSpaceDN w:val="0"/>
        <w:adjustRightInd w:val="0"/>
        <w:spacing w:line="480" w:lineRule="auto"/>
        <w:ind w:left="480" w:hanging="480"/>
        <w:rPr>
          <w:rFonts w:cs="Times New Roman"/>
          <w:noProof/>
          <w:szCs w:val="24"/>
        </w:rPr>
      </w:pPr>
      <w:r w:rsidRPr="00CB25ED">
        <w:rPr>
          <w:rFonts w:cs="Times New Roman"/>
          <w:i/>
          <w:iCs/>
          <w:noProof/>
          <w:szCs w:val="24"/>
        </w:rPr>
        <w:t>Python</w:t>
      </w:r>
      <w:r w:rsidRPr="00CB25ED">
        <w:rPr>
          <w:rFonts w:cs="Times New Roman"/>
          <w:noProof/>
          <w:szCs w:val="24"/>
        </w:rPr>
        <w:t>. (2020). https://www.python.org/</w:t>
      </w:r>
    </w:p>
    <w:p w14:paraId="0FC3EBB6" w14:textId="77777777" w:rsidR="00CB25ED" w:rsidRPr="00CB25ED" w:rsidRDefault="00CB25ED" w:rsidP="00CB25ED">
      <w:pPr>
        <w:widowControl w:val="0"/>
        <w:autoSpaceDE w:val="0"/>
        <w:autoSpaceDN w:val="0"/>
        <w:adjustRightInd w:val="0"/>
        <w:spacing w:line="480" w:lineRule="auto"/>
        <w:ind w:left="480" w:hanging="480"/>
        <w:rPr>
          <w:rFonts w:cs="Times New Roman"/>
          <w:noProof/>
        </w:rPr>
      </w:pPr>
      <w:r w:rsidRPr="00CB25ED">
        <w:rPr>
          <w:rFonts w:cs="Times New Roman"/>
          <w:i/>
          <w:iCs/>
          <w:noProof/>
          <w:szCs w:val="24"/>
        </w:rPr>
        <w:t>Yellowfin Business Intelligence</w:t>
      </w:r>
      <w:r w:rsidRPr="00CB25ED">
        <w:rPr>
          <w:rFonts w:cs="Times New Roman"/>
          <w:noProof/>
          <w:szCs w:val="24"/>
        </w:rPr>
        <w:t>. (2020). https://www.yellowfinbi.com/</w:t>
      </w:r>
    </w:p>
    <w:p w14:paraId="36697139" w14:textId="2EA83BD8" w:rsidR="0052788C" w:rsidRDefault="0052788C" w:rsidP="00E71210">
      <w:pPr>
        <w:spacing w:line="480" w:lineRule="auto"/>
        <w:jc w:val="both"/>
        <w:rPr>
          <w:color w:val="FF0000"/>
        </w:rPr>
      </w:pPr>
      <w:r>
        <w:rPr>
          <w:color w:val="FF0000"/>
        </w:rPr>
        <w:fldChar w:fldCharType="end"/>
      </w:r>
    </w:p>
    <w:p w14:paraId="070C8A5A" w14:textId="0724555C" w:rsidR="00E71210" w:rsidRDefault="00E71210" w:rsidP="00E71210">
      <w:pPr>
        <w:spacing w:line="480" w:lineRule="auto"/>
        <w:jc w:val="both"/>
        <w:rPr>
          <w:color w:val="FF0000"/>
        </w:rPr>
      </w:pPr>
    </w:p>
    <w:p w14:paraId="17EB5E2A" w14:textId="273ED9D7" w:rsidR="00E71210" w:rsidRDefault="00E71210" w:rsidP="00E71210">
      <w:pPr>
        <w:spacing w:line="480" w:lineRule="auto"/>
        <w:jc w:val="both"/>
        <w:rPr>
          <w:color w:val="FF0000"/>
        </w:rPr>
      </w:pPr>
    </w:p>
    <w:p w14:paraId="3137E359" w14:textId="0BD8C499" w:rsidR="00E71210" w:rsidRDefault="00E71210" w:rsidP="00E71210">
      <w:pPr>
        <w:spacing w:line="480" w:lineRule="auto"/>
        <w:jc w:val="both"/>
        <w:rPr>
          <w:color w:val="FF0000"/>
        </w:rPr>
      </w:pPr>
    </w:p>
    <w:p w14:paraId="15FAD68F" w14:textId="4BDA60F3" w:rsidR="00E71210" w:rsidRDefault="00E71210" w:rsidP="00E71210">
      <w:pPr>
        <w:spacing w:line="480" w:lineRule="auto"/>
        <w:jc w:val="both"/>
        <w:rPr>
          <w:color w:val="FF0000"/>
        </w:rPr>
      </w:pPr>
    </w:p>
    <w:p w14:paraId="13C61C54" w14:textId="5AFCCB19" w:rsidR="00E71210" w:rsidRDefault="00E71210" w:rsidP="00E71210">
      <w:pPr>
        <w:spacing w:line="480" w:lineRule="auto"/>
        <w:jc w:val="both"/>
        <w:rPr>
          <w:color w:val="FF0000"/>
        </w:rPr>
      </w:pPr>
    </w:p>
    <w:p w14:paraId="2F085ED1" w14:textId="7CF825F0" w:rsidR="00E71210" w:rsidRDefault="00E71210" w:rsidP="00E71210">
      <w:pPr>
        <w:spacing w:line="480" w:lineRule="auto"/>
        <w:jc w:val="both"/>
        <w:rPr>
          <w:color w:val="FF0000"/>
        </w:rPr>
      </w:pPr>
    </w:p>
    <w:p w14:paraId="56D45030" w14:textId="0B043410" w:rsidR="00E71210" w:rsidRDefault="00E71210" w:rsidP="00E71210">
      <w:pPr>
        <w:spacing w:line="480" w:lineRule="auto"/>
        <w:jc w:val="both"/>
        <w:rPr>
          <w:color w:val="FF0000"/>
        </w:rPr>
      </w:pPr>
    </w:p>
    <w:p w14:paraId="3B4E0827" w14:textId="06CC6B73" w:rsidR="00E71210" w:rsidRDefault="00E71210" w:rsidP="00E71210">
      <w:pPr>
        <w:spacing w:line="480" w:lineRule="auto"/>
        <w:jc w:val="both"/>
        <w:rPr>
          <w:color w:val="FF0000"/>
        </w:rPr>
      </w:pPr>
    </w:p>
    <w:p w14:paraId="6B42DA9D" w14:textId="4B639C45" w:rsidR="00E71210" w:rsidRDefault="00E71210" w:rsidP="00E71210">
      <w:pPr>
        <w:spacing w:line="480" w:lineRule="auto"/>
        <w:jc w:val="both"/>
        <w:rPr>
          <w:color w:val="FF0000"/>
        </w:rPr>
      </w:pPr>
    </w:p>
    <w:p w14:paraId="476EF269" w14:textId="7DB2B652" w:rsidR="00E71210" w:rsidRDefault="00E71210" w:rsidP="00E71210">
      <w:pPr>
        <w:spacing w:line="480" w:lineRule="auto"/>
        <w:jc w:val="both"/>
        <w:rPr>
          <w:color w:val="FF0000"/>
        </w:rPr>
      </w:pPr>
    </w:p>
    <w:p w14:paraId="4C097301" w14:textId="0B539527" w:rsidR="00E71210" w:rsidRDefault="00E71210" w:rsidP="00E71210">
      <w:pPr>
        <w:spacing w:line="480" w:lineRule="auto"/>
        <w:jc w:val="both"/>
        <w:rPr>
          <w:color w:val="FF0000"/>
        </w:rPr>
      </w:pPr>
    </w:p>
    <w:p w14:paraId="208DB2B7" w14:textId="3AF6E366" w:rsidR="00E71210" w:rsidRDefault="00E71210" w:rsidP="00E71210">
      <w:pPr>
        <w:spacing w:line="480" w:lineRule="auto"/>
        <w:jc w:val="both"/>
        <w:rPr>
          <w:color w:val="FF0000"/>
        </w:rPr>
      </w:pPr>
    </w:p>
    <w:p w14:paraId="2C7E8909" w14:textId="77777777" w:rsidR="00E71210" w:rsidRDefault="00E71210" w:rsidP="00E71210">
      <w:pPr>
        <w:spacing w:line="480" w:lineRule="auto"/>
        <w:jc w:val="both"/>
      </w:pPr>
    </w:p>
    <w:p w14:paraId="472D59DB" w14:textId="6FA4A577" w:rsidR="00EC1521" w:rsidRDefault="00EC1521" w:rsidP="00EC1521">
      <w:pPr>
        <w:pStyle w:val="Heading1"/>
        <w:jc w:val="center"/>
      </w:pPr>
      <w:bookmarkStart w:id="120" w:name="_Toc62626099"/>
      <w:r>
        <w:lastRenderedPageBreak/>
        <w:t>LAMPIRAN</w:t>
      </w:r>
      <w:bookmarkEnd w:id="120"/>
    </w:p>
    <w:p w14:paraId="2B64701A" w14:textId="58535586" w:rsidR="00AD471D" w:rsidRDefault="002061A3" w:rsidP="002061A3">
      <w:pPr>
        <w:jc w:val="center"/>
      </w:pPr>
      <w:r>
        <w:rPr>
          <w:noProof/>
          <w:lang w:val="en-US"/>
        </w:rPr>
        <w:drawing>
          <wp:inline distT="0" distB="0" distL="0" distR="0" wp14:anchorId="524CECB1" wp14:editId="2885E1E2">
            <wp:extent cx="5734050" cy="8029575"/>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4050" cy="8029575"/>
                    </a:xfrm>
                    <a:prstGeom prst="rect">
                      <a:avLst/>
                    </a:prstGeom>
                    <a:noFill/>
                    <a:ln w="1270">
                      <a:solidFill>
                        <a:schemeClr val="tx1"/>
                      </a:solidFill>
                    </a:ln>
                  </pic:spPr>
                </pic:pic>
              </a:graphicData>
            </a:graphic>
          </wp:inline>
        </w:drawing>
      </w:r>
    </w:p>
    <w:p w14:paraId="0A8C32A3" w14:textId="62150D50" w:rsidR="002061A3" w:rsidRDefault="002061A3" w:rsidP="001D66F6">
      <w:pPr>
        <w:jc w:val="center"/>
        <w:rPr>
          <w:b/>
          <w:bCs/>
          <w:i/>
          <w:iCs/>
        </w:rPr>
      </w:pPr>
      <w:r w:rsidRPr="008C417A">
        <w:rPr>
          <w:b/>
          <w:bCs/>
          <w:i/>
          <w:iCs/>
        </w:rPr>
        <w:t xml:space="preserve">Curriculum </w:t>
      </w:r>
      <w:r w:rsidR="008C417A">
        <w:rPr>
          <w:b/>
          <w:bCs/>
          <w:i/>
          <w:iCs/>
        </w:rPr>
        <w:t>V</w:t>
      </w:r>
      <w:r w:rsidRPr="008C417A">
        <w:rPr>
          <w:b/>
          <w:bCs/>
          <w:i/>
          <w:iCs/>
        </w:rPr>
        <w:t>itae</w:t>
      </w:r>
    </w:p>
    <w:p w14:paraId="1489DFC8" w14:textId="055EA840" w:rsidR="000A15C2" w:rsidRDefault="000A15C2" w:rsidP="00CE6EA3">
      <w:pPr>
        <w:jc w:val="center"/>
      </w:pPr>
      <w:r>
        <w:rPr>
          <w:noProof/>
        </w:rPr>
        <w:lastRenderedPageBreak/>
        <w:drawing>
          <wp:inline distT="0" distB="0" distL="0" distR="0" wp14:anchorId="077E81E3" wp14:editId="0694611F">
            <wp:extent cx="5724525" cy="80867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4525" cy="8086725"/>
                    </a:xfrm>
                    <a:prstGeom prst="rect">
                      <a:avLst/>
                    </a:prstGeom>
                    <a:noFill/>
                    <a:ln>
                      <a:noFill/>
                    </a:ln>
                  </pic:spPr>
                </pic:pic>
              </a:graphicData>
            </a:graphic>
          </wp:inline>
        </w:drawing>
      </w:r>
    </w:p>
    <w:p w14:paraId="1127F157" w14:textId="1B694564" w:rsidR="00CE6EA3" w:rsidRPr="002B4F78" w:rsidRDefault="00CE6EA3" w:rsidP="00CE6EA3">
      <w:pPr>
        <w:jc w:val="center"/>
        <w:rPr>
          <w:b/>
          <w:bCs/>
          <w:lang w:val="en-US"/>
        </w:rPr>
      </w:pPr>
      <w:r>
        <w:rPr>
          <w:b/>
          <w:bCs/>
        </w:rPr>
        <w:t>Surat Keterangan PKL</w:t>
      </w:r>
    </w:p>
    <w:p w14:paraId="5CAC8F27" w14:textId="4011B562" w:rsidR="00CE6EA3" w:rsidRDefault="00CE6EA3" w:rsidP="001D66F6">
      <w:pPr>
        <w:jc w:val="center"/>
        <w:rPr>
          <w:b/>
          <w:bCs/>
        </w:rPr>
      </w:pPr>
      <w:r>
        <w:rPr>
          <w:b/>
          <w:bCs/>
        </w:rPr>
        <w:br w:type="page"/>
      </w:r>
    </w:p>
    <w:p w14:paraId="68C6673A" w14:textId="338FA920" w:rsidR="00FD4593" w:rsidRDefault="00E83D19" w:rsidP="001D66F6">
      <w:pPr>
        <w:jc w:val="center"/>
      </w:pPr>
      <w:r>
        <w:rPr>
          <w:noProof/>
        </w:rPr>
        <w:lastRenderedPageBreak/>
        <w:drawing>
          <wp:inline distT="0" distB="0" distL="0" distR="0" wp14:anchorId="2051FEAC" wp14:editId="193C7FEC">
            <wp:extent cx="5734050" cy="81057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4050" cy="8105775"/>
                    </a:xfrm>
                    <a:prstGeom prst="rect">
                      <a:avLst/>
                    </a:prstGeom>
                    <a:noFill/>
                    <a:ln w="12700">
                      <a:solidFill>
                        <a:schemeClr val="tx1"/>
                      </a:solidFill>
                    </a:ln>
                  </pic:spPr>
                </pic:pic>
              </a:graphicData>
            </a:graphic>
          </wp:inline>
        </w:drawing>
      </w:r>
    </w:p>
    <w:p w14:paraId="68DED9A5" w14:textId="392FBB3B" w:rsidR="008C417A" w:rsidRPr="002B4F78" w:rsidRDefault="008C417A" w:rsidP="001D66F6">
      <w:pPr>
        <w:jc w:val="center"/>
        <w:rPr>
          <w:b/>
          <w:bCs/>
          <w:lang w:val="en-US"/>
        </w:rPr>
      </w:pPr>
      <w:r w:rsidRPr="008C417A">
        <w:rPr>
          <w:b/>
          <w:bCs/>
        </w:rPr>
        <w:t>Lembar Penilaian Praktik Kerja Lapangan</w:t>
      </w:r>
    </w:p>
    <w:p w14:paraId="5AF9F223" w14:textId="41CB18F5" w:rsidR="008C417A" w:rsidRDefault="008C417A" w:rsidP="001D66F6">
      <w:pPr>
        <w:jc w:val="center"/>
      </w:pPr>
    </w:p>
    <w:p w14:paraId="5C8148B0" w14:textId="20907CA2" w:rsidR="00E83D19" w:rsidRDefault="00E83D19" w:rsidP="001D66F6">
      <w:pPr>
        <w:jc w:val="center"/>
      </w:pPr>
      <w:r>
        <w:rPr>
          <w:noProof/>
        </w:rPr>
        <w:lastRenderedPageBreak/>
        <w:drawing>
          <wp:inline distT="0" distB="0" distL="0" distR="0" wp14:anchorId="6057E985" wp14:editId="6F4E0E88">
            <wp:extent cx="5734050" cy="8105775"/>
            <wp:effectExtent l="19050" t="19050" r="19050" b="285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4050" cy="8105775"/>
                    </a:xfrm>
                    <a:prstGeom prst="rect">
                      <a:avLst/>
                    </a:prstGeom>
                    <a:noFill/>
                    <a:ln w="12700">
                      <a:solidFill>
                        <a:schemeClr val="tx1"/>
                      </a:solidFill>
                    </a:ln>
                  </pic:spPr>
                </pic:pic>
              </a:graphicData>
            </a:graphic>
          </wp:inline>
        </w:drawing>
      </w:r>
    </w:p>
    <w:p w14:paraId="620A04D4" w14:textId="02FE71E6" w:rsidR="00E83D19" w:rsidRDefault="00E83D19" w:rsidP="001D66F6">
      <w:pPr>
        <w:jc w:val="center"/>
      </w:pPr>
    </w:p>
    <w:p w14:paraId="766446B7" w14:textId="7FF9C33B" w:rsidR="00E83D19" w:rsidRDefault="00E83D19" w:rsidP="001D66F6">
      <w:pPr>
        <w:jc w:val="center"/>
      </w:pPr>
    </w:p>
    <w:p w14:paraId="2BC39CCE" w14:textId="79612437" w:rsidR="00E83D19" w:rsidRDefault="00E83D19" w:rsidP="001D66F6">
      <w:pPr>
        <w:jc w:val="center"/>
      </w:pPr>
      <w:r>
        <w:rPr>
          <w:noProof/>
        </w:rPr>
        <w:lastRenderedPageBreak/>
        <w:drawing>
          <wp:inline distT="0" distB="0" distL="0" distR="0" wp14:anchorId="5DFD8D27" wp14:editId="047436A6">
            <wp:extent cx="5734050" cy="8105775"/>
            <wp:effectExtent l="19050" t="19050" r="19050" b="285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4050" cy="8105775"/>
                    </a:xfrm>
                    <a:prstGeom prst="rect">
                      <a:avLst/>
                    </a:prstGeom>
                    <a:noFill/>
                    <a:ln w="12700">
                      <a:solidFill>
                        <a:schemeClr val="tx1"/>
                      </a:solidFill>
                    </a:ln>
                  </pic:spPr>
                </pic:pic>
              </a:graphicData>
            </a:graphic>
          </wp:inline>
        </w:drawing>
      </w:r>
    </w:p>
    <w:p w14:paraId="1EB74EBD" w14:textId="0DD4ED4D" w:rsidR="00E83D19" w:rsidRDefault="00E83D19" w:rsidP="001D66F6">
      <w:pPr>
        <w:jc w:val="center"/>
      </w:pPr>
    </w:p>
    <w:p w14:paraId="3CA06057" w14:textId="6F9CBA60" w:rsidR="00E83D19" w:rsidRDefault="00E83D19" w:rsidP="001D66F6">
      <w:pPr>
        <w:jc w:val="center"/>
      </w:pPr>
    </w:p>
    <w:p w14:paraId="6AA6EDBB" w14:textId="083A0851" w:rsidR="00E83D19" w:rsidRDefault="00E83D19" w:rsidP="001D66F6">
      <w:pPr>
        <w:jc w:val="center"/>
      </w:pPr>
      <w:r>
        <w:rPr>
          <w:noProof/>
        </w:rPr>
        <w:lastRenderedPageBreak/>
        <w:drawing>
          <wp:inline distT="0" distB="0" distL="0" distR="0" wp14:anchorId="65774E11" wp14:editId="33C784AF">
            <wp:extent cx="5734050" cy="8105775"/>
            <wp:effectExtent l="19050" t="19050" r="19050"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4050" cy="8105775"/>
                    </a:xfrm>
                    <a:prstGeom prst="rect">
                      <a:avLst/>
                    </a:prstGeom>
                    <a:noFill/>
                    <a:ln w="12700">
                      <a:solidFill>
                        <a:schemeClr val="tx1"/>
                      </a:solidFill>
                    </a:ln>
                  </pic:spPr>
                </pic:pic>
              </a:graphicData>
            </a:graphic>
          </wp:inline>
        </w:drawing>
      </w:r>
    </w:p>
    <w:p w14:paraId="355DBDA1" w14:textId="715DCD03" w:rsidR="00E83D19" w:rsidRDefault="00E83D19" w:rsidP="001D66F6">
      <w:pPr>
        <w:jc w:val="center"/>
      </w:pPr>
    </w:p>
    <w:p w14:paraId="368EE374" w14:textId="22B89A41" w:rsidR="00E83D19" w:rsidRDefault="00E83D19" w:rsidP="001D66F6">
      <w:pPr>
        <w:jc w:val="center"/>
      </w:pPr>
    </w:p>
    <w:p w14:paraId="1F028389" w14:textId="31FEE3CB" w:rsidR="00E83D19" w:rsidRDefault="00E83D19" w:rsidP="001D66F6">
      <w:pPr>
        <w:jc w:val="center"/>
      </w:pPr>
      <w:r>
        <w:rPr>
          <w:noProof/>
        </w:rPr>
        <w:lastRenderedPageBreak/>
        <w:drawing>
          <wp:inline distT="0" distB="0" distL="0" distR="0" wp14:anchorId="3391BC40" wp14:editId="5B0B5E83">
            <wp:extent cx="5734050" cy="3228975"/>
            <wp:effectExtent l="19050" t="19050" r="19050" b="285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60164"/>
                    <a:stretch/>
                  </pic:blipFill>
                  <pic:spPr bwMode="auto">
                    <a:xfrm>
                      <a:off x="0" y="0"/>
                      <a:ext cx="5734050" cy="3228975"/>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270F3C55" w14:textId="77777777" w:rsidR="00E83D19" w:rsidRDefault="008C417A" w:rsidP="001D66F6">
      <w:pPr>
        <w:jc w:val="center"/>
        <w:rPr>
          <w:b/>
          <w:bCs/>
        </w:rPr>
      </w:pPr>
      <w:r w:rsidRPr="008C417A">
        <w:rPr>
          <w:b/>
          <w:bCs/>
        </w:rPr>
        <w:t>Daftar Hadir Praktik Kerja Lapangan</w:t>
      </w:r>
    </w:p>
    <w:p w14:paraId="6B0320A8" w14:textId="77777777" w:rsidR="00E83D19" w:rsidRDefault="00E83D19" w:rsidP="001D66F6">
      <w:pPr>
        <w:jc w:val="center"/>
        <w:rPr>
          <w:b/>
          <w:bCs/>
        </w:rPr>
      </w:pPr>
    </w:p>
    <w:p w14:paraId="0DB8CA44" w14:textId="0E8A4EF1" w:rsidR="00594A47" w:rsidRDefault="002719DE" w:rsidP="001D66F6">
      <w:pPr>
        <w:jc w:val="center"/>
        <w:rPr>
          <w:b/>
          <w:bCs/>
        </w:rPr>
      </w:pPr>
      <w:r>
        <w:rPr>
          <w:b/>
          <w:bCs/>
          <w:noProof/>
          <w:lang w:val="en-US"/>
        </w:rPr>
        <w:drawing>
          <wp:inline distT="0" distB="0" distL="0" distR="0" wp14:anchorId="6B678D8B" wp14:editId="1EFC0A40">
            <wp:extent cx="5731510" cy="2809875"/>
            <wp:effectExtent l="19050" t="19050" r="21590" b="285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7">
                      <a:extLst>
                        <a:ext uri="{28A0092B-C50C-407E-A947-70E740481C1C}">
                          <a14:useLocalDpi xmlns:a14="http://schemas.microsoft.com/office/drawing/2010/main" val="0"/>
                        </a:ext>
                      </a:extLst>
                    </a:blip>
                    <a:srcRect t="7090" b="5752"/>
                    <a:stretch/>
                  </pic:blipFill>
                  <pic:spPr bwMode="auto">
                    <a:xfrm>
                      <a:off x="0" y="0"/>
                      <a:ext cx="5731510" cy="280987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BEE0562" w14:textId="2729E812" w:rsidR="00594A47" w:rsidRPr="008C417A" w:rsidRDefault="00594A47" w:rsidP="001D66F6">
      <w:pPr>
        <w:jc w:val="center"/>
        <w:rPr>
          <w:b/>
          <w:bCs/>
        </w:rPr>
      </w:pPr>
      <w:r>
        <w:rPr>
          <w:b/>
          <w:bCs/>
        </w:rPr>
        <w:t>Foto Kegiatan</w:t>
      </w:r>
    </w:p>
    <w:sectPr w:rsidR="00594A47" w:rsidRPr="008C417A" w:rsidSect="003766FC">
      <w:footerReference w:type="default" r:id="rId5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1229C8" w14:textId="77777777" w:rsidR="004E2825" w:rsidRDefault="004E2825" w:rsidP="004558A5">
      <w:pPr>
        <w:spacing w:line="240" w:lineRule="auto"/>
      </w:pPr>
      <w:r>
        <w:separator/>
      </w:r>
    </w:p>
  </w:endnote>
  <w:endnote w:type="continuationSeparator" w:id="0">
    <w:p w14:paraId="78DF782C" w14:textId="77777777" w:rsidR="004E2825" w:rsidRDefault="004E2825" w:rsidP="004558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672850"/>
      <w:docPartObj>
        <w:docPartGallery w:val="Page Numbers (Bottom of Page)"/>
        <w:docPartUnique/>
      </w:docPartObj>
    </w:sdtPr>
    <w:sdtEndPr>
      <w:rPr>
        <w:noProof/>
      </w:rPr>
    </w:sdtEndPr>
    <w:sdtContent>
      <w:p w14:paraId="429487AD" w14:textId="026CEF51" w:rsidR="00D42FA1" w:rsidRDefault="004E2825">
        <w:pPr>
          <w:pStyle w:val="Footer"/>
          <w:jc w:val="right"/>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1063927"/>
      <w:docPartObj>
        <w:docPartGallery w:val="Page Numbers (Bottom of Page)"/>
        <w:docPartUnique/>
      </w:docPartObj>
    </w:sdtPr>
    <w:sdtEndPr>
      <w:rPr>
        <w:noProof/>
      </w:rPr>
    </w:sdtEndPr>
    <w:sdtContent>
      <w:p w14:paraId="3DE735CD" w14:textId="07F6D769" w:rsidR="00D42FA1" w:rsidRDefault="00D42FA1">
        <w:pPr>
          <w:pStyle w:val="Footer"/>
          <w:jc w:val="right"/>
        </w:pPr>
        <w:r>
          <w:fldChar w:fldCharType="begin"/>
        </w:r>
        <w:r>
          <w:instrText xml:space="preserve"> PAGE  \* roman  \* MERGEFORMAT </w:instrText>
        </w:r>
        <w:r>
          <w:fldChar w:fldCharType="separate"/>
        </w:r>
        <w:r w:rsidR="00C63B48">
          <w:rPr>
            <w:noProof/>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3079718"/>
      <w:docPartObj>
        <w:docPartGallery w:val="Page Numbers (Bottom of Page)"/>
        <w:docPartUnique/>
      </w:docPartObj>
    </w:sdtPr>
    <w:sdtEndPr>
      <w:rPr>
        <w:noProof/>
      </w:rPr>
    </w:sdtEndPr>
    <w:sdtContent>
      <w:p w14:paraId="55D2FCB5" w14:textId="41077865" w:rsidR="00D42FA1" w:rsidRDefault="00D42FA1">
        <w:pPr>
          <w:pStyle w:val="Footer"/>
          <w:jc w:val="right"/>
        </w:pPr>
        <w:r>
          <w:fldChar w:fldCharType="begin"/>
        </w:r>
        <w:r>
          <w:instrText xml:space="preserve"> PAGE   \* MERGEFORMAT </w:instrText>
        </w:r>
        <w:r>
          <w:fldChar w:fldCharType="separate"/>
        </w:r>
        <w:r w:rsidR="00C63B48">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35B70F" w14:textId="77777777" w:rsidR="004E2825" w:rsidRDefault="004E2825" w:rsidP="004558A5">
      <w:pPr>
        <w:spacing w:line="240" w:lineRule="auto"/>
      </w:pPr>
      <w:r>
        <w:separator/>
      </w:r>
    </w:p>
  </w:footnote>
  <w:footnote w:type="continuationSeparator" w:id="0">
    <w:p w14:paraId="49F05CC7" w14:textId="77777777" w:rsidR="004E2825" w:rsidRDefault="004E2825" w:rsidP="004558A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124CF2"/>
    <w:multiLevelType w:val="hybridMultilevel"/>
    <w:tmpl w:val="264816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CB1A15"/>
    <w:multiLevelType w:val="multilevel"/>
    <w:tmpl w:val="04DA8D3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721AD1"/>
    <w:multiLevelType w:val="multilevel"/>
    <w:tmpl w:val="8F3693CA"/>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27F2984"/>
    <w:multiLevelType w:val="hybridMultilevel"/>
    <w:tmpl w:val="F432DF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F172A5"/>
    <w:multiLevelType w:val="multilevel"/>
    <w:tmpl w:val="5D8E9810"/>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4802F0"/>
    <w:multiLevelType w:val="hybridMultilevel"/>
    <w:tmpl w:val="842ABC24"/>
    <w:lvl w:ilvl="0" w:tplc="148ED06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643D43"/>
    <w:multiLevelType w:val="multilevel"/>
    <w:tmpl w:val="E55452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DB4FCC"/>
    <w:multiLevelType w:val="multilevel"/>
    <w:tmpl w:val="52EC9452"/>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b/>
        <w:bCs/>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8C611E"/>
    <w:multiLevelType w:val="hybridMultilevel"/>
    <w:tmpl w:val="F0022248"/>
    <w:lvl w:ilvl="0" w:tplc="4594C2A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07592E"/>
    <w:multiLevelType w:val="multilevel"/>
    <w:tmpl w:val="FC92F4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977566D"/>
    <w:multiLevelType w:val="multilevel"/>
    <w:tmpl w:val="0E80C9D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bCs w:val="0"/>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703522"/>
    <w:multiLevelType w:val="multilevel"/>
    <w:tmpl w:val="9E9C4CB4"/>
    <w:lvl w:ilvl="0">
      <w:start w:val="1"/>
      <w:numFmt w:val="decimal"/>
      <w:lvlText w:val="%1."/>
      <w:lvlJc w:val="left"/>
      <w:pPr>
        <w:ind w:left="420" w:hanging="420"/>
      </w:pPr>
      <w:rPr>
        <w:rFonts w:hint="default"/>
      </w:rPr>
    </w:lvl>
    <w:lvl w:ilvl="1">
      <w:start w:val="4"/>
      <w:numFmt w:val="decimal"/>
      <w:lvlText w:val="%1.%2."/>
      <w:lvlJc w:val="left"/>
      <w:pPr>
        <w:ind w:left="420" w:hanging="4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2FD2089"/>
    <w:multiLevelType w:val="multilevel"/>
    <w:tmpl w:val="E1C4A7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936B5"/>
    <w:multiLevelType w:val="multilevel"/>
    <w:tmpl w:val="6B04D4E6"/>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E5D7BEA"/>
    <w:multiLevelType w:val="multilevel"/>
    <w:tmpl w:val="9E9C4CB4"/>
    <w:lvl w:ilvl="0">
      <w:start w:val="1"/>
      <w:numFmt w:val="decimal"/>
      <w:lvlText w:val="%1."/>
      <w:lvlJc w:val="left"/>
      <w:pPr>
        <w:ind w:left="420" w:hanging="420"/>
      </w:pPr>
      <w:rPr>
        <w:rFonts w:hint="default"/>
      </w:rPr>
    </w:lvl>
    <w:lvl w:ilvl="1">
      <w:start w:val="4"/>
      <w:numFmt w:val="decimal"/>
      <w:lvlText w:val="%1.%2."/>
      <w:lvlJc w:val="left"/>
      <w:pPr>
        <w:ind w:left="420" w:hanging="4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0324D61"/>
    <w:multiLevelType w:val="multilevel"/>
    <w:tmpl w:val="04DA8D3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F87A8C"/>
    <w:multiLevelType w:val="hybridMultilevel"/>
    <w:tmpl w:val="51EC61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74B7AEA"/>
    <w:multiLevelType w:val="multilevel"/>
    <w:tmpl w:val="B012135C"/>
    <w:lvl w:ilvl="0">
      <w:start w:val="1"/>
      <w:numFmt w:val="decimal"/>
      <w:lvlText w:val="%1."/>
      <w:lvlJc w:val="left"/>
      <w:pPr>
        <w:ind w:left="420" w:hanging="420"/>
      </w:pPr>
      <w:rPr>
        <w:rFonts w:hint="default"/>
      </w:rPr>
    </w:lvl>
    <w:lvl w:ilvl="1">
      <w:start w:val="1"/>
      <w:numFmt w:val="decimal"/>
      <w:lvlText w:val="2.%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B032DFE"/>
    <w:multiLevelType w:val="multilevel"/>
    <w:tmpl w:val="FD8447EE"/>
    <w:lvl w:ilvl="0">
      <w:start w:val="1"/>
      <w:numFmt w:val="decimal"/>
      <w:lvlText w:val="%1."/>
      <w:lvlJc w:val="left"/>
      <w:pPr>
        <w:ind w:left="420" w:hanging="420"/>
      </w:pPr>
      <w:rPr>
        <w:rFonts w:hint="default"/>
      </w:rPr>
    </w:lvl>
    <w:lvl w:ilvl="1">
      <w:start w:val="1"/>
      <w:numFmt w:val="decimal"/>
      <w:lvlText w:val="3.%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0"/>
  </w:num>
  <w:num w:numId="3">
    <w:abstractNumId w:val="9"/>
  </w:num>
  <w:num w:numId="4">
    <w:abstractNumId w:val="12"/>
  </w:num>
  <w:num w:numId="5">
    <w:abstractNumId w:val="10"/>
  </w:num>
  <w:num w:numId="6">
    <w:abstractNumId w:val="17"/>
  </w:num>
  <w:num w:numId="7">
    <w:abstractNumId w:val="18"/>
  </w:num>
  <w:num w:numId="8">
    <w:abstractNumId w:val="16"/>
  </w:num>
  <w:num w:numId="9">
    <w:abstractNumId w:val="6"/>
  </w:num>
  <w:num w:numId="10">
    <w:abstractNumId w:val="11"/>
  </w:num>
  <w:num w:numId="11">
    <w:abstractNumId w:val="13"/>
  </w:num>
  <w:num w:numId="12">
    <w:abstractNumId w:val="7"/>
  </w:num>
  <w:num w:numId="13">
    <w:abstractNumId w:val="14"/>
  </w:num>
  <w:num w:numId="14">
    <w:abstractNumId w:val="2"/>
  </w:num>
  <w:num w:numId="15">
    <w:abstractNumId w:val="4"/>
  </w:num>
  <w:num w:numId="16">
    <w:abstractNumId w:val="1"/>
  </w:num>
  <w:num w:numId="17">
    <w:abstractNumId w:val="15"/>
  </w:num>
  <w:num w:numId="18">
    <w:abstractNumId w:val="8"/>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ID" w:vendorID="64" w:dllVersion="4096" w:nlCheck="1" w:checkStyle="1"/>
  <w:activeWritingStyle w:appName="MSWord" w:lang="en-US" w:vendorID="64" w:dllVersion="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979"/>
    <w:rsid w:val="0001549D"/>
    <w:rsid w:val="0005658B"/>
    <w:rsid w:val="000A15C2"/>
    <w:rsid w:val="000C41A0"/>
    <w:rsid w:val="000C5C3D"/>
    <w:rsid w:val="000D144E"/>
    <w:rsid w:val="000E3611"/>
    <w:rsid w:val="00101396"/>
    <w:rsid w:val="001409FF"/>
    <w:rsid w:val="00153FE3"/>
    <w:rsid w:val="00175A7B"/>
    <w:rsid w:val="001902A5"/>
    <w:rsid w:val="00194586"/>
    <w:rsid w:val="00197B23"/>
    <w:rsid w:val="001A4B16"/>
    <w:rsid w:val="001B1C37"/>
    <w:rsid w:val="001C5885"/>
    <w:rsid w:val="001C6EE0"/>
    <w:rsid w:val="001D66F6"/>
    <w:rsid w:val="001F363B"/>
    <w:rsid w:val="001F73AC"/>
    <w:rsid w:val="002000BC"/>
    <w:rsid w:val="002061A3"/>
    <w:rsid w:val="00206E29"/>
    <w:rsid w:val="002255D3"/>
    <w:rsid w:val="00233C98"/>
    <w:rsid w:val="00245336"/>
    <w:rsid w:val="002556DD"/>
    <w:rsid w:val="002719DE"/>
    <w:rsid w:val="00271CA8"/>
    <w:rsid w:val="00271F28"/>
    <w:rsid w:val="0029717A"/>
    <w:rsid w:val="002B4F78"/>
    <w:rsid w:val="002E4FA4"/>
    <w:rsid w:val="002F2CE1"/>
    <w:rsid w:val="002F70C9"/>
    <w:rsid w:val="00306434"/>
    <w:rsid w:val="003276A3"/>
    <w:rsid w:val="0033742D"/>
    <w:rsid w:val="003468DF"/>
    <w:rsid w:val="00371FF7"/>
    <w:rsid w:val="003766FC"/>
    <w:rsid w:val="003D1100"/>
    <w:rsid w:val="003F0610"/>
    <w:rsid w:val="00400296"/>
    <w:rsid w:val="00413C20"/>
    <w:rsid w:val="004300A1"/>
    <w:rsid w:val="00436DA7"/>
    <w:rsid w:val="00442429"/>
    <w:rsid w:val="00447B3B"/>
    <w:rsid w:val="004558A5"/>
    <w:rsid w:val="00467C0B"/>
    <w:rsid w:val="00475843"/>
    <w:rsid w:val="004A3E11"/>
    <w:rsid w:val="004B1CC1"/>
    <w:rsid w:val="004C3A04"/>
    <w:rsid w:val="004D032A"/>
    <w:rsid w:val="004E2825"/>
    <w:rsid w:val="00510748"/>
    <w:rsid w:val="00511882"/>
    <w:rsid w:val="005211B7"/>
    <w:rsid w:val="0052357F"/>
    <w:rsid w:val="0052788C"/>
    <w:rsid w:val="00577498"/>
    <w:rsid w:val="005944DD"/>
    <w:rsid w:val="00594A47"/>
    <w:rsid w:val="005A08F2"/>
    <w:rsid w:val="005B2857"/>
    <w:rsid w:val="005C26A1"/>
    <w:rsid w:val="005D549A"/>
    <w:rsid w:val="00600A08"/>
    <w:rsid w:val="006026E2"/>
    <w:rsid w:val="00602EAA"/>
    <w:rsid w:val="006054BE"/>
    <w:rsid w:val="0061184C"/>
    <w:rsid w:val="0062012C"/>
    <w:rsid w:val="00620F09"/>
    <w:rsid w:val="00632F7A"/>
    <w:rsid w:val="006376CE"/>
    <w:rsid w:val="00642B70"/>
    <w:rsid w:val="006475C6"/>
    <w:rsid w:val="006817DD"/>
    <w:rsid w:val="00690605"/>
    <w:rsid w:val="00693285"/>
    <w:rsid w:val="006C34CF"/>
    <w:rsid w:val="006C3775"/>
    <w:rsid w:val="006D4733"/>
    <w:rsid w:val="006E50CC"/>
    <w:rsid w:val="006E6BF5"/>
    <w:rsid w:val="00707DC7"/>
    <w:rsid w:val="007122AE"/>
    <w:rsid w:val="0071332F"/>
    <w:rsid w:val="00743DF0"/>
    <w:rsid w:val="00750C11"/>
    <w:rsid w:val="00760A82"/>
    <w:rsid w:val="0078366D"/>
    <w:rsid w:val="007A3F68"/>
    <w:rsid w:val="007A4A80"/>
    <w:rsid w:val="007B2DCF"/>
    <w:rsid w:val="007B3078"/>
    <w:rsid w:val="007B55A2"/>
    <w:rsid w:val="007C2408"/>
    <w:rsid w:val="007D518C"/>
    <w:rsid w:val="007D6590"/>
    <w:rsid w:val="00810979"/>
    <w:rsid w:val="00821E29"/>
    <w:rsid w:val="00826F6E"/>
    <w:rsid w:val="008322EE"/>
    <w:rsid w:val="00836DA2"/>
    <w:rsid w:val="00841032"/>
    <w:rsid w:val="008637A9"/>
    <w:rsid w:val="0087309D"/>
    <w:rsid w:val="0089700A"/>
    <w:rsid w:val="008B6C7C"/>
    <w:rsid w:val="008C417A"/>
    <w:rsid w:val="008D43E7"/>
    <w:rsid w:val="008F0ED5"/>
    <w:rsid w:val="008F720F"/>
    <w:rsid w:val="00902AB3"/>
    <w:rsid w:val="00946C9B"/>
    <w:rsid w:val="00966809"/>
    <w:rsid w:val="00975818"/>
    <w:rsid w:val="009759BA"/>
    <w:rsid w:val="009808E2"/>
    <w:rsid w:val="0098353C"/>
    <w:rsid w:val="009A62B0"/>
    <w:rsid w:val="009B17F6"/>
    <w:rsid w:val="009B3F2A"/>
    <w:rsid w:val="009D231D"/>
    <w:rsid w:val="009E5B76"/>
    <w:rsid w:val="009F226D"/>
    <w:rsid w:val="009F3F87"/>
    <w:rsid w:val="00A018B5"/>
    <w:rsid w:val="00A229A2"/>
    <w:rsid w:val="00A40871"/>
    <w:rsid w:val="00A42364"/>
    <w:rsid w:val="00A8267D"/>
    <w:rsid w:val="00A971E1"/>
    <w:rsid w:val="00AA1058"/>
    <w:rsid w:val="00AA4BA8"/>
    <w:rsid w:val="00AA7909"/>
    <w:rsid w:val="00AB5232"/>
    <w:rsid w:val="00AD471D"/>
    <w:rsid w:val="00AD493B"/>
    <w:rsid w:val="00AE5044"/>
    <w:rsid w:val="00B26B71"/>
    <w:rsid w:val="00B422B3"/>
    <w:rsid w:val="00B43633"/>
    <w:rsid w:val="00B87CF7"/>
    <w:rsid w:val="00B96162"/>
    <w:rsid w:val="00BB35ED"/>
    <w:rsid w:val="00BC2FB4"/>
    <w:rsid w:val="00BC7858"/>
    <w:rsid w:val="00BE61B1"/>
    <w:rsid w:val="00BE7F27"/>
    <w:rsid w:val="00BF7D47"/>
    <w:rsid w:val="00C05FEB"/>
    <w:rsid w:val="00C24063"/>
    <w:rsid w:val="00C339DC"/>
    <w:rsid w:val="00C34304"/>
    <w:rsid w:val="00C35093"/>
    <w:rsid w:val="00C479FB"/>
    <w:rsid w:val="00C55A06"/>
    <w:rsid w:val="00C63B48"/>
    <w:rsid w:val="00C82194"/>
    <w:rsid w:val="00C8558F"/>
    <w:rsid w:val="00C96027"/>
    <w:rsid w:val="00CB25ED"/>
    <w:rsid w:val="00CB5D75"/>
    <w:rsid w:val="00CD4723"/>
    <w:rsid w:val="00CE2CBB"/>
    <w:rsid w:val="00CE6EA3"/>
    <w:rsid w:val="00D00D07"/>
    <w:rsid w:val="00D12AD7"/>
    <w:rsid w:val="00D31AC2"/>
    <w:rsid w:val="00D33F9A"/>
    <w:rsid w:val="00D42FA1"/>
    <w:rsid w:val="00D449AA"/>
    <w:rsid w:val="00D509E7"/>
    <w:rsid w:val="00D72F48"/>
    <w:rsid w:val="00D7728D"/>
    <w:rsid w:val="00D90DEC"/>
    <w:rsid w:val="00DA4705"/>
    <w:rsid w:val="00DA54E1"/>
    <w:rsid w:val="00E01063"/>
    <w:rsid w:val="00E11B19"/>
    <w:rsid w:val="00E22D8A"/>
    <w:rsid w:val="00E367C0"/>
    <w:rsid w:val="00E46788"/>
    <w:rsid w:val="00E635DF"/>
    <w:rsid w:val="00E65EA8"/>
    <w:rsid w:val="00E67F8C"/>
    <w:rsid w:val="00E71210"/>
    <w:rsid w:val="00E72BB1"/>
    <w:rsid w:val="00E76C9B"/>
    <w:rsid w:val="00E83D19"/>
    <w:rsid w:val="00E87683"/>
    <w:rsid w:val="00E90D72"/>
    <w:rsid w:val="00E91D41"/>
    <w:rsid w:val="00EB4F89"/>
    <w:rsid w:val="00EC1271"/>
    <w:rsid w:val="00EC1521"/>
    <w:rsid w:val="00EE77D1"/>
    <w:rsid w:val="00F171F6"/>
    <w:rsid w:val="00F2199C"/>
    <w:rsid w:val="00F56431"/>
    <w:rsid w:val="00F71D2B"/>
    <w:rsid w:val="00F74CB2"/>
    <w:rsid w:val="00F91D0C"/>
    <w:rsid w:val="00F93660"/>
    <w:rsid w:val="00FA7B63"/>
    <w:rsid w:val="00FA7FF7"/>
    <w:rsid w:val="00FB0271"/>
    <w:rsid w:val="00FB5D9E"/>
    <w:rsid w:val="00FD4593"/>
    <w:rsid w:val="00FE217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A1FBB"/>
  <w15:chartTrackingRefBased/>
  <w15:docId w15:val="{586D2A7F-BBB6-433D-B32B-FDB3A0D56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093"/>
    <w:pPr>
      <w:spacing w:after="0" w:line="360" w:lineRule="auto"/>
    </w:pPr>
    <w:rPr>
      <w:rFonts w:ascii="Times New Roman" w:hAnsi="Times New Roman"/>
      <w:sz w:val="24"/>
      <w:lang w:val="id-ID"/>
    </w:rPr>
  </w:style>
  <w:style w:type="paragraph" w:styleId="Heading1">
    <w:name w:val="heading 1"/>
    <w:basedOn w:val="Normal"/>
    <w:next w:val="Normal"/>
    <w:link w:val="Heading1Char"/>
    <w:uiPriority w:val="9"/>
    <w:qFormat/>
    <w:rsid w:val="007C2408"/>
    <w:pPr>
      <w:keepNext/>
      <w:keepLines/>
      <w:spacing w:before="12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7728D"/>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E77D1"/>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44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44DD"/>
    <w:rPr>
      <w:rFonts w:ascii="Segoe UI" w:hAnsi="Segoe UI" w:cs="Segoe UI"/>
      <w:sz w:val="18"/>
      <w:szCs w:val="18"/>
    </w:rPr>
  </w:style>
  <w:style w:type="paragraph" w:styleId="Header">
    <w:name w:val="header"/>
    <w:basedOn w:val="Normal"/>
    <w:link w:val="HeaderChar"/>
    <w:uiPriority w:val="99"/>
    <w:unhideWhenUsed/>
    <w:rsid w:val="004558A5"/>
    <w:pPr>
      <w:tabs>
        <w:tab w:val="center" w:pos="4513"/>
        <w:tab w:val="right" w:pos="9026"/>
      </w:tabs>
      <w:spacing w:line="240" w:lineRule="auto"/>
    </w:pPr>
  </w:style>
  <w:style w:type="character" w:customStyle="1" w:styleId="HeaderChar">
    <w:name w:val="Header Char"/>
    <w:basedOn w:val="DefaultParagraphFont"/>
    <w:link w:val="Header"/>
    <w:uiPriority w:val="99"/>
    <w:rsid w:val="004558A5"/>
    <w:rPr>
      <w:rFonts w:ascii="Times New Roman" w:hAnsi="Times New Roman"/>
      <w:sz w:val="24"/>
    </w:rPr>
  </w:style>
  <w:style w:type="paragraph" w:styleId="Footer">
    <w:name w:val="footer"/>
    <w:basedOn w:val="Normal"/>
    <w:link w:val="FooterChar"/>
    <w:uiPriority w:val="99"/>
    <w:unhideWhenUsed/>
    <w:rsid w:val="004558A5"/>
    <w:pPr>
      <w:tabs>
        <w:tab w:val="center" w:pos="4513"/>
        <w:tab w:val="right" w:pos="9026"/>
      </w:tabs>
      <w:spacing w:line="240" w:lineRule="auto"/>
    </w:pPr>
  </w:style>
  <w:style w:type="character" w:customStyle="1" w:styleId="FooterChar">
    <w:name w:val="Footer Char"/>
    <w:basedOn w:val="DefaultParagraphFont"/>
    <w:link w:val="Footer"/>
    <w:uiPriority w:val="99"/>
    <w:rsid w:val="004558A5"/>
    <w:rPr>
      <w:rFonts w:ascii="Times New Roman" w:hAnsi="Times New Roman"/>
      <w:sz w:val="24"/>
    </w:rPr>
  </w:style>
  <w:style w:type="character" w:customStyle="1" w:styleId="Heading1Char">
    <w:name w:val="Heading 1 Char"/>
    <w:basedOn w:val="DefaultParagraphFont"/>
    <w:link w:val="Heading1"/>
    <w:uiPriority w:val="9"/>
    <w:rsid w:val="007C2408"/>
    <w:rPr>
      <w:rFonts w:ascii="Times New Roman" w:eastAsiaTheme="majorEastAsia" w:hAnsi="Times New Roman" w:cstheme="majorBidi"/>
      <w:b/>
      <w:sz w:val="24"/>
      <w:szCs w:val="32"/>
    </w:rPr>
  </w:style>
  <w:style w:type="table" w:styleId="TableGrid">
    <w:name w:val="Table Grid"/>
    <w:basedOn w:val="TableNormal"/>
    <w:uiPriority w:val="39"/>
    <w:rsid w:val="004424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7F27"/>
    <w:pPr>
      <w:ind w:left="720"/>
      <w:contextualSpacing/>
    </w:pPr>
  </w:style>
  <w:style w:type="paragraph" w:styleId="TOCHeading">
    <w:name w:val="TOC Heading"/>
    <w:basedOn w:val="Heading1"/>
    <w:next w:val="Normal"/>
    <w:uiPriority w:val="39"/>
    <w:unhideWhenUsed/>
    <w:qFormat/>
    <w:rsid w:val="00AD471D"/>
    <w:pPr>
      <w:spacing w:before="24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AD471D"/>
    <w:pPr>
      <w:spacing w:after="100"/>
    </w:pPr>
  </w:style>
  <w:style w:type="character" w:styleId="Hyperlink">
    <w:name w:val="Hyperlink"/>
    <w:basedOn w:val="DefaultParagraphFont"/>
    <w:uiPriority w:val="99"/>
    <w:unhideWhenUsed/>
    <w:rsid w:val="00AD471D"/>
    <w:rPr>
      <w:color w:val="0563C1" w:themeColor="hyperlink"/>
      <w:u w:val="single"/>
    </w:rPr>
  </w:style>
  <w:style w:type="paragraph" w:styleId="TOC2">
    <w:name w:val="toc 2"/>
    <w:basedOn w:val="Normal"/>
    <w:next w:val="Normal"/>
    <w:autoRedefine/>
    <w:uiPriority w:val="39"/>
    <w:unhideWhenUsed/>
    <w:rsid w:val="00D7728D"/>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D7728D"/>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D7728D"/>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EE77D1"/>
    <w:rPr>
      <w:rFonts w:ascii="Times New Roman" w:eastAsiaTheme="majorEastAsia" w:hAnsi="Times New Roman" w:cstheme="majorBidi"/>
      <w:b/>
      <w:sz w:val="24"/>
      <w:szCs w:val="24"/>
    </w:rPr>
  </w:style>
  <w:style w:type="paragraph" w:styleId="Caption">
    <w:name w:val="caption"/>
    <w:basedOn w:val="Normal"/>
    <w:next w:val="Normal"/>
    <w:autoRedefine/>
    <w:uiPriority w:val="35"/>
    <w:unhideWhenUsed/>
    <w:qFormat/>
    <w:rsid w:val="00197B23"/>
    <w:pPr>
      <w:spacing w:after="240"/>
      <w:jc w:val="center"/>
    </w:pPr>
    <w:rPr>
      <w:iCs/>
      <w:szCs w:val="18"/>
    </w:rPr>
  </w:style>
  <w:style w:type="paragraph" w:styleId="TableofFigures">
    <w:name w:val="table of figures"/>
    <w:basedOn w:val="Normal"/>
    <w:next w:val="Normal"/>
    <w:uiPriority w:val="99"/>
    <w:unhideWhenUsed/>
    <w:rsid w:val="00E90D72"/>
  </w:style>
  <w:style w:type="paragraph" w:styleId="Revision">
    <w:name w:val="Revision"/>
    <w:hidden/>
    <w:uiPriority w:val="99"/>
    <w:semiHidden/>
    <w:rsid w:val="004D032A"/>
    <w:pPr>
      <w:spacing w:after="0" w:line="240" w:lineRule="auto"/>
    </w:pPr>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4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jp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emf"/><Relationship Id="rId51" Type="http://schemas.openxmlformats.org/officeDocument/2006/relationships/image" Target="media/image42.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59A61-ACFE-4245-BACC-2DFA49F7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5</TotalTime>
  <Pages>1</Pages>
  <Words>5642</Words>
  <Characters>3216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l</dc:creator>
  <cp:keywords/>
  <dc:description/>
  <cp:lastModifiedBy>mail</cp:lastModifiedBy>
  <cp:revision>95</cp:revision>
  <cp:lastPrinted>2021-02-02T11:33:00Z</cp:lastPrinted>
  <dcterms:created xsi:type="dcterms:W3CDTF">2020-12-15T10:00:00Z</dcterms:created>
  <dcterms:modified xsi:type="dcterms:W3CDTF">2021-02-0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267f75-11d0-394f-b61d-30c890d490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